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comments.xml" ContentType="application/vnd.openxmlformats-officedocument.wordprocessingml.comment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ins w:id="1" w:author="leomurta" w:date="2012-09-13T16:57:00Z">
        <w:r w:rsidRPr="00E55FBA">
          <w:rPr>
            <w:rFonts w:eastAsia="Calibri"/>
            <w:sz w:val="24"/>
            <w:szCs w:val="24"/>
            <w:lang w:val="pt-BR"/>
          </w:rPr>
          <w:t>Instituto de Computação</w:t>
        </w:r>
        <w:r w:rsidRPr="00E55FBA">
          <w:rPr>
            <w:rFonts w:eastAsia="Calibri"/>
            <w:sz w:val="24"/>
            <w:szCs w:val="24"/>
            <w:lang w:val="pt-BR"/>
          </w:rPr>
          <w:t>,</w:t>
        </w:r>
        <w:r w:rsidRPr="00E55FBA">
          <w:rPr>
            <w:rFonts w:eastAsia="Calibri"/>
            <w:sz w:val="24"/>
            <w:szCs w:val="24"/>
            <w:lang w:val="pt-BR"/>
          </w:rPr>
          <w:t xml:space="preserve"> </w:t>
        </w:r>
      </w:ins>
      <w:r w:rsidR="009E7559" w:rsidRPr="00E55FBA">
        <w:rPr>
          <w:rFonts w:eastAsia="Calibri"/>
          <w:sz w:val="24"/>
          <w:szCs w:val="24"/>
          <w:lang w:val="pt-BR"/>
        </w:rPr>
        <w:t>Universidade Federal Fluminense</w:t>
      </w:r>
      <w:ins w:id="2" w:author="leomurta" w:date="2012-09-13T16:57:00Z">
        <w:r>
          <w:rPr>
            <w:rFonts w:eastAsia="Calibri"/>
            <w:sz w:val="24"/>
            <w:szCs w:val="24"/>
            <w:lang w:val="pt-BR"/>
          </w:rPr>
          <w:t xml:space="preserve"> (UFF)</w:t>
        </w:r>
      </w:ins>
      <w:del w:id="3" w:author="leomurta" w:date="2012-09-13T16:57:00Z">
        <w:r w:rsidR="009E7559" w:rsidRPr="00E55FBA" w:rsidDel="00E55FBA">
          <w:rPr>
            <w:rFonts w:eastAsia="Calibri"/>
            <w:sz w:val="24"/>
            <w:szCs w:val="24"/>
            <w:lang w:val="pt-BR"/>
          </w:rPr>
          <w:delText xml:space="preserve">, Instituto de Computação, </w:delText>
        </w:r>
      </w:del>
      <w:ins w:id="4" w:author="leomurta" w:date="2012-09-13T16:57:00Z">
        <w:r w:rsidRPr="00E55FBA">
          <w:rPr>
            <w:rFonts w:eastAsia="Calibri"/>
            <w:sz w:val="24"/>
            <w:szCs w:val="24"/>
            <w:lang w:val="pt-BR"/>
          </w:rPr>
          <w:br/>
        </w:r>
        <w:r>
          <w:rPr>
            <w:rFonts w:eastAsia="Calibri"/>
            <w:sz w:val="24"/>
            <w:szCs w:val="24"/>
            <w:lang w:val="pt-BR"/>
          </w:rPr>
          <w:t xml:space="preserve">Niterói, RJ, </w:t>
        </w:r>
      </w:ins>
      <w:proofErr w:type="spellStart"/>
      <w:proofErr w:type="gramStart"/>
      <w:r w:rsidR="009E7559" w:rsidRPr="00E55FBA">
        <w:rPr>
          <w:sz w:val="24"/>
          <w:szCs w:val="24"/>
          <w:lang w:val="pt-BR"/>
        </w:rPr>
        <w:t>Brazil</w:t>
      </w:r>
      <w:proofErr w:type="spellEnd"/>
      <w:proofErr w:type="gramEnd"/>
    </w:p>
    <w:p w:rsidR="00014B66" w:rsidRPr="00E55FBA" w:rsidRDefault="00014B66" w:rsidP="0067195F">
      <w:pPr>
        <w:rPr>
          <w:lang w:val="pt-BR"/>
          <w:rPrChange w:id="5" w:author="leomurta" w:date="2012-09-13T16:57:00Z">
            <w:rPr>
              <w:lang w:val="pt-BR"/>
            </w:rPr>
          </w:rPrChange>
        </w:rPr>
      </w:pPr>
    </w:p>
    <w:p w:rsidR="00670D5D" w:rsidRPr="00E55FBA" w:rsidRDefault="00670D5D" w:rsidP="0067195F">
      <w:pPr>
        <w:rPr>
          <w:lang w:val="pt-BR"/>
          <w:rPrChange w:id="6" w:author="leomurta" w:date="2012-09-13T16:57:00Z">
            <w:rPr>
              <w:lang w:val="pt-BR"/>
            </w:rPr>
          </w:rPrChange>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w:t>
      </w:r>
      <w:proofErr w:type="gramStart"/>
      <w:r>
        <w:rPr>
          <w:rFonts w:eastAsia="Calibri"/>
        </w:rPr>
        <w:t>have been used</w:t>
      </w:r>
      <w:proofErr w:type="gramEnd"/>
      <w:r>
        <w:rPr>
          <w:rFonts w:eastAsia="Calibri"/>
        </w:rPr>
        <w:t xml:space="preserve">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w:t>
      </w:r>
      <w:proofErr w:type="gramStart"/>
      <w:r w:rsidR="00831BC3">
        <w:rPr>
          <w:rFonts w:eastAsia="Calibri"/>
        </w:rPr>
        <w:t>are usually avoided</w:t>
      </w:r>
      <w:proofErr w:type="gramEnd"/>
      <w:r w:rsidR="00831BC3">
        <w:rPr>
          <w:rFonts w:eastAsia="Calibri"/>
        </w:rPr>
        <w:t xml:space="preserve"> by the established </w:t>
      </w:r>
      <w:proofErr w:type="spellStart"/>
      <w:r w:rsidR="00831BC3">
        <w:rPr>
          <w:rFonts w:eastAsia="Calibri"/>
        </w:rPr>
        <w:t>gameplay</w:t>
      </w:r>
      <w:proofErr w:type="spellEnd"/>
      <w:r>
        <w:rPr>
          <w:rFonts w:eastAsia="Calibri"/>
        </w:rPr>
        <w:t>. In order to solve this issue, this paper</w:t>
      </w:r>
      <w:r w:rsidR="00EB4D21">
        <w:rPr>
          <w:rFonts w:eastAsia="Calibri"/>
        </w:rPr>
        <w:t xml:space="preserve"> introduces a new concept: </w:t>
      </w:r>
      <w:del w:id="7" w:author="Kohwalter" w:date="2012-09-12T16:02:00Z">
        <w:r w:rsidR="00EB4D21" w:rsidDel="00FC4BDC">
          <w:rPr>
            <w:rFonts w:eastAsia="Calibri"/>
          </w:rPr>
          <w:delText xml:space="preserve">provenience </w:delText>
        </w:r>
      </w:del>
      <w:ins w:id="8" w:author="Kohwalter" w:date="2012-09-12T16:02:00Z">
        <w:r w:rsidR="00FC4BDC">
          <w:rPr>
            <w:rFonts w:eastAsia="Calibri"/>
          </w:rPr>
          <w:t xml:space="preserve">provenance </w:t>
        </w:r>
      </w:ins>
      <w:r w:rsidR="00EB4D21">
        <w:rPr>
          <w:rFonts w:eastAsia="Calibri"/>
        </w:rPr>
        <w:t>in games</w:t>
      </w:r>
      <w:ins w:id="9" w:author="Kohwalter" w:date="2012-09-12T17:09:00Z">
        <w:r w:rsidR="002B715B">
          <w:rPr>
            <w:rFonts w:eastAsia="Calibri"/>
          </w:rPr>
          <w:t xml:space="preserve">, which </w:t>
        </w:r>
        <w:proofErr w:type="gramStart"/>
        <w:r w:rsidR="002B715B">
          <w:rPr>
            <w:rFonts w:eastAsia="Calibri"/>
          </w:rPr>
          <w:t>is used</w:t>
        </w:r>
        <w:proofErr w:type="gramEnd"/>
        <w:r w:rsidR="002B715B">
          <w:rPr>
            <w:rFonts w:eastAsia="Calibri"/>
          </w:rPr>
          <w:t xml:space="preserve"> to analyze collected data and provide a feedback to the player </w:t>
        </w:r>
        <w:del w:id="10" w:author="leomurta" w:date="2012-09-13T16:58:00Z">
          <w:r w:rsidR="002B715B" w:rsidDel="00E55FBA">
            <w:rPr>
              <w:rFonts w:eastAsia="Calibri"/>
            </w:rPr>
            <w:delText>so</w:delText>
          </w:r>
        </w:del>
      </w:ins>
      <w:ins w:id="11" w:author="leomurta" w:date="2012-09-13T16:58:00Z">
        <w:r w:rsidR="00E55FBA">
          <w:rPr>
            <w:rFonts w:eastAsia="Calibri"/>
          </w:rPr>
          <w:t xml:space="preserve">allowing him </w:t>
        </w:r>
      </w:ins>
      <w:ins w:id="12" w:author="Kohwalter" w:date="2012-09-12T17:09:00Z">
        <w:del w:id="13" w:author="leomurta" w:date="2012-09-13T16:58:00Z">
          <w:r w:rsidR="002B715B" w:rsidDel="00E55FBA">
            <w:rPr>
              <w:rFonts w:eastAsia="Calibri"/>
            </w:rPr>
            <w:delText xml:space="preserve"> he can</w:delText>
          </w:r>
        </w:del>
      </w:ins>
      <w:ins w:id="14" w:author="leomurta" w:date="2012-09-13T16:58:00Z">
        <w:r w:rsidR="00E55FBA">
          <w:rPr>
            <w:rFonts w:eastAsia="Calibri"/>
          </w:rPr>
          <w:t>to</w:t>
        </w:r>
      </w:ins>
      <w:ins w:id="15" w:author="Kohwalter" w:date="2012-09-12T17:09:00Z">
        <w:r w:rsidR="002B715B">
          <w:rPr>
            <w:rFonts w:eastAsia="Calibri"/>
          </w:rPr>
          <w:t xml:space="preserve"> understand </w:t>
        </w:r>
      </w:ins>
      <w:commentRangeStart w:id="16"/>
      <w:ins w:id="17" w:author="Micro" w:date="2012-09-13T08:46:00Z">
        <w:r w:rsidR="00717647">
          <w:rPr>
            <w:rFonts w:eastAsia="Calibri"/>
          </w:rPr>
          <w:t xml:space="preserve">and analyze </w:t>
        </w:r>
        <w:commentRangeEnd w:id="16"/>
        <w:r w:rsidR="00717647">
          <w:rPr>
            <w:rStyle w:val="Refdecomentrio"/>
          </w:rPr>
          <w:commentReference w:id="16"/>
        </w:r>
      </w:ins>
      <w:ins w:id="18" w:author="Kohwalter" w:date="2012-09-12T17:09:00Z">
        <w:r w:rsidR="002B715B">
          <w:rPr>
            <w:rFonts w:eastAsia="Calibri"/>
          </w:rPr>
          <w:t>the effects of</w:t>
        </w:r>
      </w:ins>
      <w:ins w:id="19" w:author="Kohwalter" w:date="2012-09-12T17:10:00Z">
        <w:r w:rsidR="002B715B">
          <w:rPr>
            <w:rFonts w:eastAsia="Calibri"/>
          </w:rPr>
          <w:t xml:space="preserve"> the decisions he made</w:t>
        </w:r>
      </w:ins>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proofErr w:type="gramStart"/>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roofErr w:type="gramEnd"/>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Ttulo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commentRangeStart w:id="20"/>
      <w:del w:id="21" w:author="Kohwalter" w:date="2012-09-12T16:03:00Z">
        <w:r w:rsidDel="00FC4BDC">
          <w:delText xml:space="preserve">comprehend </w:delText>
        </w:r>
      </w:del>
      <w:commentRangeEnd w:id="20"/>
      <w:r w:rsidR="002E0C9A">
        <w:rPr>
          <w:rStyle w:val="Refdecomentrio"/>
        </w:rPr>
        <w:commentReference w:id="20"/>
      </w:r>
      <w:ins w:id="22" w:author="Kohwalter" w:date="2012-09-12T16:03:00Z">
        <w:r w:rsidR="00FC4BDC">
          <w:t xml:space="preserve">understand </w:t>
        </w:r>
      </w:ins>
      <w:r>
        <w:t>concepts taught in classrooms</w:t>
      </w:r>
      <w:r w:rsidR="00504C1D">
        <w:t xml:space="preserve"> </w:t>
      </w:r>
      <w:r w:rsidR="00417DB7">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417DB7">
        <w:fldChar w:fldCharType="separate"/>
      </w:r>
      <w:r w:rsidR="00504C1D" w:rsidRPr="00446950">
        <w:rPr>
          <w:szCs w:val="21"/>
        </w:rPr>
        <w:t>[Navarro and van der Hoek 2004; Baker et al. 2003; Dantas et al. 2004; Figueiredo et al. 2010]</w:t>
      </w:r>
      <w:r w:rsidR="00417DB7">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w:t>
      </w:r>
      <w:commentRangeStart w:id="23"/>
      <w:r w:rsidR="00301A38">
        <w:t xml:space="preserve">comprehend </w:t>
      </w:r>
      <w:commentRangeEnd w:id="23"/>
      <w:r w:rsidR="002E0C9A">
        <w:rPr>
          <w:rStyle w:val="Refdecomentrio"/>
        </w:rPr>
        <w:commentReference w:id="23"/>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 xml:space="preserve">make different decisions </w:t>
      </w:r>
      <w:proofErr w:type="gramStart"/>
      <w:r w:rsidR="004014F1">
        <w:t>to</w:t>
      </w:r>
      <w:r w:rsidR="00301A38">
        <w:t xml:space="preserve"> intuitively</w:t>
      </w:r>
      <w:r w:rsidR="004014F1">
        <w:t xml:space="preserve"> figure</w:t>
      </w:r>
      <w:proofErr w:type="gramEnd"/>
      <w:r w:rsidR="004014F1">
        <w:t xml:space="preserv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417DB7">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417DB7">
        <w:fldChar w:fldCharType="separate"/>
      </w:r>
      <w:r w:rsidR="00446950" w:rsidRPr="00446950">
        <w:rPr>
          <w:szCs w:val="21"/>
        </w:rPr>
        <w:t>[Chialvo and Bak 1999; Clark 1950]</w:t>
      </w:r>
      <w:r w:rsidR="00417DB7">
        <w:fldChar w:fldCharType="end"/>
      </w:r>
      <w:r w:rsidR="00DB2EB2">
        <w:t xml:space="preserve"> </w:t>
      </w:r>
      <w:r>
        <w:t xml:space="preserve">state </w:t>
      </w:r>
      <w:r>
        <w:lastRenderedPageBreak/>
        <w:t xml:space="preserve">that the process of learning by correcting past mistakes </w:t>
      </w:r>
      <w:r w:rsidR="008D6DF3">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proofErr w:type="gramStart"/>
      <w:r w:rsidR="005C0167">
        <w:t xml:space="preserve">are the </w:t>
      </w:r>
      <w:r w:rsidR="00722892">
        <w:t>mistakes</w:t>
      </w:r>
      <w:proofErr w:type="gramEnd"/>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417DB7">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417DB7">
        <w:fldChar w:fldCharType="separate"/>
      </w:r>
      <w:r w:rsidR="00446950" w:rsidRPr="00446950">
        <w:rPr>
          <w:szCs w:val="21"/>
        </w:rPr>
        <w:t>[2011]</w:t>
      </w:r>
      <w:r w:rsidR="00417DB7">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417DB7"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417DB7" w:rsidRPr="00722892">
        <w:fldChar w:fldCharType="separate"/>
      </w:r>
      <w:r w:rsidR="00446950" w:rsidRPr="00446950">
        <w:rPr>
          <w:szCs w:val="21"/>
        </w:rPr>
        <w:t>[Consalvo and Dutton 2006]</w:t>
      </w:r>
      <w:r w:rsidR="00417DB7"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417DB7"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417DB7" w:rsidRPr="00722892">
        <w:fldChar w:fldCharType="separate"/>
      </w:r>
      <w:r w:rsidR="00446950" w:rsidRPr="00446950">
        <w:rPr>
          <w:szCs w:val="21"/>
        </w:rPr>
        <w:t>[Andersen et al. 2010]</w:t>
      </w:r>
      <w:r w:rsidR="00417DB7"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417DB7">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417DB7">
        <w:fldChar w:fldCharType="separate"/>
      </w:r>
      <w:r w:rsidR="00446950" w:rsidRPr="00446950">
        <w:rPr>
          <w:szCs w:val="21"/>
        </w:rPr>
        <w:t>[2011]</w:t>
      </w:r>
      <w:r w:rsidR="00417DB7">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del w:id="24" w:author="Micro" w:date="2012-09-13T08:47:00Z">
        <w:r w:rsidR="000B4353" w:rsidDel="00717647">
          <w:delText>better support learning</w:delText>
        </w:r>
      </w:del>
      <w:commentRangeStart w:id="25"/>
      <w:ins w:id="26" w:author="Micro" w:date="2012-09-13T08:47:00Z">
        <w:del w:id="27" w:author="leomurta" w:date="2012-09-13T16:58:00Z">
          <w:r w:rsidR="00717647" w:rsidDel="00E55FBA">
            <w:delText>increase</w:delText>
          </w:r>
        </w:del>
      </w:ins>
      <w:ins w:id="28" w:author="leomurta" w:date="2012-09-13T16:58:00Z">
        <w:r w:rsidR="00E55FBA">
          <w:t>improve</w:t>
        </w:r>
      </w:ins>
      <w:ins w:id="29" w:author="Micro" w:date="2012-09-13T08:47:00Z">
        <w:r w:rsidR="00717647">
          <w:t xml:space="preserve"> the learning process</w:t>
        </w:r>
      </w:ins>
      <w:r w:rsidR="000B4353">
        <w:t xml:space="preserve"> </w:t>
      </w:r>
      <w:commentRangeEnd w:id="25"/>
      <w:r w:rsidR="00717647">
        <w:rPr>
          <w:rStyle w:val="Refdecomentrio"/>
        </w:rPr>
        <w:commentReference w:id="25"/>
      </w:r>
      <w:r w:rsidR="000B4353">
        <w:t xml:space="preserve">in the context of serious games. </w:t>
      </w:r>
      <w:commentRangeStart w:id="30"/>
      <w:commentRangeStart w:id="31"/>
      <w:ins w:id="32" w:author="Kohwalter" w:date="2012-09-12T17:12:00Z">
        <w:r w:rsidR="004C59D5">
          <w:t>P</w:t>
        </w:r>
        <w:r w:rsidR="00C90B73">
          <w:t>rovenance</w:t>
        </w:r>
      </w:ins>
      <w:ins w:id="33" w:author="Kohwalter" w:date="2012-09-12T17:33:00Z">
        <w:r w:rsidR="00C90B73">
          <w:t xml:space="preserve"> </w:t>
        </w:r>
      </w:ins>
      <w:ins w:id="34" w:author="Kohwalter" w:date="2012-09-12T17:13:00Z">
        <w:r w:rsidR="004C59D5">
          <w:t xml:space="preserve">refers to the </w:t>
        </w:r>
      </w:ins>
      <w:ins w:id="35" w:author="Kohwalter" w:date="2012-09-12T17:18:00Z">
        <w:r w:rsidR="004C59D5">
          <w:t>documented history of an</w:t>
        </w:r>
      </w:ins>
      <w:ins w:id="36" w:author="Kohwalter" w:date="2012-09-12T17:14:00Z">
        <w:r w:rsidR="004C59D5">
          <w:t xml:space="preserve"> </w:t>
        </w:r>
      </w:ins>
      <w:ins w:id="37" w:author="Kohwalter" w:date="2012-09-12T17:17:00Z">
        <w:r w:rsidR="004C59D5">
          <w:t xml:space="preserve">object's </w:t>
        </w:r>
      </w:ins>
      <w:ins w:id="38" w:author="Kohwalter" w:date="2012-09-12T17:16:00Z">
        <w:r w:rsidR="004C59D5">
          <w:t>life cycle</w:t>
        </w:r>
      </w:ins>
      <w:ins w:id="39" w:author="Kohwalter" w:date="2012-09-12T17:17:00Z">
        <w:r w:rsidR="004C59D5">
          <w:t xml:space="preserve"> and</w:t>
        </w:r>
      </w:ins>
      <w:ins w:id="40" w:author="Kohwalter" w:date="2012-09-12T17:14:00Z">
        <w:r w:rsidR="004C59D5">
          <w:t xml:space="preserve"> </w:t>
        </w:r>
      </w:ins>
      <w:proofErr w:type="gramStart"/>
      <w:ins w:id="41" w:author="leomurta" w:date="2012-09-13T16:58:00Z">
        <w:r w:rsidR="00E55FBA">
          <w:t xml:space="preserve">is </w:t>
        </w:r>
      </w:ins>
      <w:ins w:id="42" w:author="Kohwalter" w:date="2012-09-12T19:12:00Z">
        <w:r w:rsidR="00E36283">
          <w:t xml:space="preserve">generally </w:t>
        </w:r>
      </w:ins>
      <w:ins w:id="43" w:author="Kohwalter" w:date="2012-09-12T17:14:00Z">
        <w:r w:rsidR="004C59D5">
          <w:t>used</w:t>
        </w:r>
        <w:proofErr w:type="gramEnd"/>
        <w:r w:rsidR="004C59D5">
          <w:t xml:space="preserve"> </w:t>
        </w:r>
      </w:ins>
      <w:ins w:id="44" w:author="Kohwalter" w:date="2012-09-12T17:17:00Z">
        <w:r w:rsidR="004C59D5">
          <w:t>in the context of art</w:t>
        </w:r>
      </w:ins>
      <w:ins w:id="45" w:author="Kohwalter" w:date="2012-09-12T17:16:00Z">
        <w:r w:rsidR="004C59D5">
          <w:t xml:space="preserve"> </w:t>
        </w:r>
      </w:ins>
      <w:ins w:id="46" w:author="Kohwalter" w:date="2012-09-12T17:17:00Z">
        <w:r w:rsidR="004C59D5">
          <w:t>or</w:t>
        </w:r>
      </w:ins>
      <w:ins w:id="47" w:author="Kohwalter" w:date="2012-09-12T17:16:00Z">
        <w:r w:rsidR="004C59D5">
          <w:t xml:space="preserve"> digital data</w:t>
        </w:r>
      </w:ins>
      <w:ins w:id="48" w:author="Kohwalter" w:date="2012-09-12T17:14:00Z">
        <w:r w:rsidR="004C59D5">
          <w:t xml:space="preserve">. </w:t>
        </w:r>
      </w:ins>
      <w:commentRangeEnd w:id="30"/>
      <w:ins w:id="49" w:author="Kohwalter" w:date="2012-09-12T17:19:00Z">
        <w:r w:rsidR="004C59D5">
          <w:rPr>
            <w:rStyle w:val="Refdecomentrio"/>
          </w:rPr>
          <w:commentReference w:id="30"/>
        </w:r>
      </w:ins>
      <w:commentRangeEnd w:id="31"/>
      <w:r w:rsidR="00E55FBA">
        <w:rPr>
          <w:rStyle w:val="Refdecomentrio"/>
        </w:rPr>
        <w:commentReference w:id="31"/>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w:t>
      </w:r>
      <w:proofErr w:type="gramStart"/>
      <w:r w:rsidR="00A223E9">
        <w:t xml:space="preserve">is </w:t>
      </w:r>
      <w:r w:rsidR="000B4353">
        <w:t xml:space="preserve">being </w:t>
      </w:r>
      <w:r w:rsidR="00A223E9">
        <w:t>played</w:t>
      </w:r>
      <w:proofErr w:type="gramEnd"/>
      <w:r w:rsidR="0085722B">
        <w:t xml:space="preserve"> for </w:t>
      </w:r>
      <w:ins w:id="50" w:author="Kohwalter" w:date="2012-09-12T18:33:00Z">
        <w:r w:rsidR="005E6F23">
          <w:t xml:space="preserve">post-game analysis using </w:t>
        </w:r>
      </w:ins>
      <w:r w:rsidR="0085722B">
        <w:t>provenance</w:t>
      </w:r>
      <w:ins w:id="51" w:author="Kohwalter" w:date="2012-09-12T18:34:00Z">
        <w:r w:rsidR="005E6F23">
          <w:t xml:space="preserve"> to aid the understanding of decisions made during the game</w:t>
        </w:r>
      </w:ins>
      <w:del w:id="52" w:author="Kohwalter" w:date="2012-09-12T18:34:00Z">
        <w:r w:rsidR="0085722B" w:rsidDel="005E6F23">
          <w:delText xml:space="preserve"> usage</w:delText>
        </w:r>
      </w:del>
      <w:r w:rsidR="00A223E9">
        <w:t xml:space="preserve">. </w:t>
      </w:r>
      <w:r w:rsidR="006174E4">
        <w:t>T</w:t>
      </w:r>
      <w:r w:rsidR="00A223E9">
        <w:t>his collected data</w:t>
      </w:r>
      <w:r w:rsidR="0085722B">
        <w:t xml:space="preserve">, in a future work, </w:t>
      </w:r>
      <w:proofErr w:type="gramStart"/>
      <w:r w:rsidR="0085722B">
        <w:t>will be</w:t>
      </w:r>
      <w:r w:rsidR="000B4353">
        <w:t xml:space="preserve"> processed</w:t>
      </w:r>
      <w:proofErr w:type="gramEnd"/>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proofErr w:type="gramStart"/>
      <w:r w:rsidR="006174E4">
        <w:t>was obtained</w:t>
      </w:r>
      <w:proofErr w:type="gramEnd"/>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417DB7">
        <w:fldChar w:fldCharType="begin"/>
      </w:r>
      <w:r w:rsidR="009E7559">
        <w:instrText xml:space="preserve"> ADDIN ZOTERO_ITEM CSL_CITATION {"citationID":"TqPuJOzf","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417DB7">
        <w:fldChar w:fldCharType="separate"/>
      </w:r>
      <w:r w:rsidR="009E7559" w:rsidRPr="009E7559">
        <w:rPr>
          <w:szCs w:val="21"/>
        </w:rPr>
        <w:t>[Kohwalter et al. 2011]</w:t>
      </w:r>
      <w:r w:rsidR="00417DB7">
        <w:fldChar w:fldCharType="end"/>
      </w:r>
      <w:r w:rsidR="00417DB7">
        <w:fldChar w:fldCharType="begin"/>
      </w:r>
      <w:r w:rsidR="001C302A">
        <w:instrText xml:space="preserve"> ADDIN ZOTERO_TEMP </w:instrText>
      </w:r>
      <w:r w:rsidR="00417DB7">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w:t>
      </w:r>
      <w:proofErr w:type="gramStart"/>
      <w:r>
        <w:t>is organized</w:t>
      </w:r>
      <w:proofErr w:type="gramEnd"/>
      <w:r>
        <w:t xml:space="preserve">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Ttulo1"/>
        <w:ind w:right="0"/>
      </w:pPr>
      <w:r w:rsidRPr="00AA3BFB">
        <w:t>Provenance</w:t>
      </w:r>
    </w:p>
    <w:p w:rsidR="00F21EF2" w:rsidRDefault="007B6E45" w:rsidP="00A813DF">
      <w:pPr>
        <w:ind w:right="0"/>
        <w:jc w:val="both"/>
      </w:pPr>
      <w:r w:rsidRPr="00BB07F2">
        <w:t xml:space="preserve">Provenance </w:t>
      </w:r>
      <w:proofErr w:type="gramStart"/>
      <w:r w:rsidRPr="00BB07F2">
        <w:t>is well understood</w:t>
      </w:r>
      <w:proofErr w:type="gramEnd"/>
      <w:r w:rsidRPr="00BB07F2">
        <w:t xml:space="preserve">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417DB7">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17DB7">
        <w:fldChar w:fldCharType="separate"/>
      </w:r>
      <w:r w:rsidR="00446950" w:rsidRPr="00446950">
        <w:rPr>
          <w:szCs w:val="21"/>
        </w:rPr>
        <w:t>[Moreau et al. 2011]</w:t>
      </w:r>
      <w:r w:rsidR="00417DB7">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417DB7">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17DB7">
        <w:fldChar w:fldCharType="separate"/>
      </w:r>
      <w:r w:rsidR="00446950" w:rsidRPr="00446950">
        <w:rPr>
          <w:szCs w:val="21"/>
        </w:rPr>
        <w:t>[Moreau et al. 2011]</w:t>
      </w:r>
      <w:r w:rsidR="00417DB7">
        <w:fldChar w:fldCharType="end"/>
      </w:r>
      <w:r w:rsidR="00FB63E5" w:rsidRPr="00FB63E5">
        <w:t>:</w:t>
      </w:r>
    </w:p>
    <w:p w:rsidR="00FB63E5" w:rsidRDefault="00FB63E5" w:rsidP="008E3EEC">
      <w:pPr>
        <w:pStyle w:val="PargrafodaLista"/>
        <w:numPr>
          <w:ilvl w:val="0"/>
          <w:numId w:val="8"/>
        </w:numPr>
        <w:ind w:right="0"/>
        <w:jc w:val="both"/>
      </w:pPr>
      <w:r>
        <w:t>Allow provenance information to be exchanged between systems;</w:t>
      </w:r>
    </w:p>
    <w:p w:rsidR="00FB63E5" w:rsidRDefault="00FB63E5" w:rsidP="008E3EEC">
      <w:pPr>
        <w:pStyle w:val="PargrafodaLista"/>
        <w:numPr>
          <w:ilvl w:val="0"/>
          <w:numId w:val="8"/>
        </w:numPr>
        <w:ind w:right="0"/>
        <w:jc w:val="both"/>
      </w:pPr>
      <w:r>
        <w:t>Allow developers to build and share tools to operate on such provenance model;</w:t>
      </w:r>
    </w:p>
    <w:p w:rsidR="00FB63E5" w:rsidRDefault="00FB63E5" w:rsidP="008E3EEC">
      <w:pPr>
        <w:pStyle w:val="PargrafodaLista"/>
        <w:numPr>
          <w:ilvl w:val="0"/>
          <w:numId w:val="8"/>
        </w:numPr>
        <w:ind w:right="0"/>
        <w:jc w:val="both"/>
      </w:pPr>
      <w:r>
        <w:t>Define provenance in a precise, technology-agnostic manner;</w:t>
      </w:r>
    </w:p>
    <w:p w:rsidR="00FB63E5" w:rsidRDefault="00FB63E5" w:rsidP="008E3EEC">
      <w:pPr>
        <w:pStyle w:val="PargrafodaLista"/>
        <w:numPr>
          <w:ilvl w:val="0"/>
          <w:numId w:val="8"/>
        </w:numPr>
        <w:ind w:right="0"/>
        <w:jc w:val="both"/>
      </w:pPr>
      <w:r>
        <w:t>Support digital representation of provenance;</w:t>
      </w:r>
    </w:p>
    <w:p w:rsidR="00FB63E5" w:rsidRDefault="00FB63E5" w:rsidP="008E3EEC">
      <w:pPr>
        <w:pStyle w:val="PargrafodaLista"/>
        <w:numPr>
          <w:ilvl w:val="0"/>
          <w:numId w:val="8"/>
        </w:numPr>
        <w:ind w:right="0"/>
        <w:jc w:val="both"/>
      </w:pPr>
      <w:r>
        <w:t>Allow multiple levels of description to coexist;</w:t>
      </w:r>
    </w:p>
    <w:p w:rsidR="00AA3BFB" w:rsidRDefault="00FB63E5" w:rsidP="008E3EEC">
      <w:pPr>
        <w:pStyle w:val="PargrafodaLista"/>
        <w:numPr>
          <w:ilvl w:val="0"/>
          <w:numId w:val="8"/>
        </w:numPr>
        <w:ind w:right="0"/>
        <w:jc w:val="both"/>
      </w:pPr>
      <w:r>
        <w:t xml:space="preserve">Define a core set of rules that identify the valid inferences that </w:t>
      </w:r>
      <w:proofErr w:type="gramStart"/>
      <w:r>
        <w:t>can be made</w:t>
      </w:r>
      <w:proofErr w:type="gramEnd"/>
      <w:r>
        <w:t xml:space="preserv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commentRangeStart w:id="53"/>
      <w:del w:id="54" w:author="Kohwalter" w:date="2012-09-12T19:20:00Z">
        <w:r w:rsidDel="00062BF0">
          <w:delText>are</w:delText>
        </w:r>
        <w:r w:rsidRPr="007B6E45" w:rsidDel="00062BF0">
          <w:delText xml:space="preserve"> </w:delText>
        </w:r>
      </w:del>
      <w:commentRangeEnd w:id="53"/>
      <w:r w:rsidR="00062BF0">
        <w:rPr>
          <w:rStyle w:val="Refdecomentrio"/>
        </w:rPr>
        <w:commentReference w:id="53"/>
      </w:r>
      <w:ins w:id="55" w:author="Kohwalter" w:date="2012-09-12T19:20:00Z">
        <w:r w:rsidR="00062BF0">
          <w:t>is</w:t>
        </w:r>
        <w:r w:rsidR="00062BF0" w:rsidRPr="007B6E45">
          <w:t xml:space="preserve"> </w:t>
        </w:r>
      </w:ins>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417DB7">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417DB7">
        <w:fldChar w:fldCharType="separate"/>
      </w:r>
      <w:r w:rsidR="00446950" w:rsidRPr="00446950">
        <w:rPr>
          <w:szCs w:val="21"/>
        </w:rPr>
        <w:t>[2011]</w:t>
      </w:r>
      <w:r w:rsidR="00417DB7">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Ttulo1"/>
        <w:framePr w:hSpace="187" w:wrap="around" w:hAnchor="margin" w:xAlign="right" w:yAlign="top"/>
        <w:numPr>
          <w:ilvl w:val="0"/>
          <w:numId w:val="0"/>
        </w:numPr>
        <w:ind w:right="0"/>
      </w:pPr>
      <w:r>
        <w:rPr>
          <w:noProof/>
          <w:lang w:val="pt-BR" w:eastAsia="pt-BR"/>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Legenda"/>
        <w:framePr w:hSpace="187" w:wrap="around" w:hAnchor="margin" w:xAlign="right" w:yAlign="top"/>
        <w:jc w:val="center"/>
        <w:rPr>
          <w:b w:val="0"/>
        </w:rPr>
      </w:pPr>
      <w:bookmarkStart w:id="56" w:name="_Ref335238586"/>
      <w:proofErr w:type="gramStart"/>
      <w:r w:rsidRPr="005E6F23">
        <w:rPr>
          <w:b w:val="0"/>
        </w:rPr>
        <w:t xml:space="preserve">Figure </w:t>
      </w:r>
      <w:r w:rsidR="00417DB7" w:rsidRPr="005E6F23">
        <w:rPr>
          <w:b w:val="0"/>
        </w:rPr>
        <w:fldChar w:fldCharType="begin"/>
      </w:r>
      <w:r w:rsidRPr="005E6F23">
        <w:rPr>
          <w:b w:val="0"/>
        </w:rPr>
        <w:instrText xml:space="preserve"> SEQ Figure \* ARABIC </w:instrText>
      </w:r>
      <w:r w:rsidR="00417DB7" w:rsidRPr="005E6F23">
        <w:rPr>
          <w:b w:val="0"/>
        </w:rPr>
        <w:fldChar w:fldCharType="separate"/>
      </w:r>
      <w:r w:rsidR="000275E6">
        <w:rPr>
          <w:b w:val="0"/>
          <w:noProof/>
        </w:rPr>
        <w:t>1</w:t>
      </w:r>
      <w:r w:rsidR="00417DB7" w:rsidRPr="005E6F23">
        <w:rPr>
          <w:b w:val="0"/>
        </w:rPr>
        <w:fldChar w:fldCharType="end"/>
      </w:r>
      <w:bookmarkEnd w:id="56"/>
      <w:r w:rsidRPr="005E6F23">
        <w:rPr>
          <w:b w:val="0"/>
        </w:rPr>
        <w:t>: Edges and Usage of Timestamps in OPM.</w:t>
      </w:r>
      <w:proofErr w:type="gramEnd"/>
      <w:r w:rsidRPr="005E6F23">
        <w:rPr>
          <w:b w:val="0"/>
        </w:rPr>
        <w:t xml:space="preserve"> </w:t>
      </w:r>
      <w:proofErr w:type="gramStart"/>
      <w:r w:rsidRPr="005E6F23">
        <w:rPr>
          <w:b w:val="0"/>
        </w:rPr>
        <w:t>Source: [Moreau et al. 2011].</w:t>
      </w:r>
      <w:proofErr w:type="gramEnd"/>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0275E6" w:rsidRPr="000275E6">
          <w:t>Figure 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417DB7">
        <w:fldChar w:fldCharType="begin"/>
      </w:r>
      <w:r w:rsidR="00AA1CCC">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417DB7">
        <w:fldChar w:fldCharType="separate"/>
      </w:r>
      <w:r w:rsidR="00AA1CCC" w:rsidRPr="00446950">
        <w:rPr>
          <w:szCs w:val="21"/>
        </w:rPr>
        <w:t>[2011]</w:t>
      </w:r>
      <w:r w:rsidR="00417DB7">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w:t>
      </w:r>
      <w:proofErr w:type="gramStart"/>
      <w:r w:rsidRPr="00680A3A">
        <w:t>are connected</w:t>
      </w:r>
      <w:proofErr w:type="gramEnd"/>
      <w:r w:rsidRPr="00680A3A">
        <w:t xml:space="preserve">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w:t>
      </w:r>
      <w:proofErr w:type="gramStart"/>
      <w:r w:rsidRPr="00680A3A">
        <w:t>are connected</w:t>
      </w:r>
      <w:proofErr w:type="gramEnd"/>
      <w:r w:rsidRPr="00680A3A">
        <w:t xml:space="preserve">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417DB7" w:rsidRPr="00417DB7">
        <w:rPr>
          <w:vertAlign w:val="subscript"/>
          <w:rPrChange w:id="57" w:author="Kohwalter" w:date="2012-09-12T16:12:00Z">
            <w:rPr/>
          </w:rPrChange>
        </w:rPr>
        <w:t>2</w:t>
      </w:r>
      <w:r w:rsidRPr="00680A3A">
        <w:t xml:space="preserve"> to a process P</w:t>
      </w:r>
      <w:r w:rsidR="00417DB7" w:rsidRPr="00417DB7">
        <w:rPr>
          <w:vertAlign w:val="subscript"/>
          <w:rPrChange w:id="58" w:author="Kohwalter" w:date="2012-09-12T16:13:00Z">
            <w:rPr/>
          </w:rPrChange>
        </w:rPr>
        <w:t>1</w:t>
      </w:r>
      <w:r w:rsidRPr="00680A3A">
        <w:t xml:space="preserve"> is a causal dependency that indicates that the start of process P</w:t>
      </w:r>
      <w:r w:rsidR="00417DB7" w:rsidRPr="00417DB7">
        <w:rPr>
          <w:vertAlign w:val="subscript"/>
          <w:rPrChange w:id="59" w:author="Kohwalter" w:date="2012-09-12T16:13:00Z">
            <w:rPr/>
          </w:rPrChange>
        </w:rPr>
        <w:t>1</w:t>
      </w:r>
      <w:r w:rsidRPr="00680A3A">
        <w:t xml:space="preserve"> was required for P</w:t>
      </w:r>
      <w:r w:rsidR="00417DB7" w:rsidRPr="00417DB7">
        <w:rPr>
          <w:vertAlign w:val="subscript"/>
          <w:rPrChange w:id="60" w:author="Kohwalter" w:date="2012-09-12T16:12:00Z">
            <w:rPr/>
          </w:rPrChange>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417DB7" w:rsidRPr="00417DB7">
        <w:rPr>
          <w:vertAlign w:val="subscript"/>
          <w:rPrChange w:id="61" w:author="Kohwalter" w:date="2012-09-12T16:12:00Z">
            <w:rPr/>
          </w:rPrChange>
        </w:rPr>
        <w:t>2</w:t>
      </w:r>
      <w:r w:rsidRPr="00680A3A">
        <w:t xml:space="preserve"> to artifact A</w:t>
      </w:r>
      <w:r w:rsidR="00417DB7" w:rsidRPr="00417DB7">
        <w:rPr>
          <w:vertAlign w:val="subscript"/>
          <w:rPrChange w:id="62" w:author="Kohwalter" w:date="2012-09-12T16:12:00Z">
            <w:rPr/>
          </w:rPrChange>
        </w:rPr>
        <w:t>1</w:t>
      </w:r>
      <w:r w:rsidRPr="00680A3A">
        <w:t xml:space="preserve"> is a causal relationship that indicates that artifact A</w:t>
      </w:r>
      <w:r w:rsidR="00417DB7" w:rsidRPr="00417DB7">
        <w:rPr>
          <w:vertAlign w:val="subscript"/>
          <w:rPrChange w:id="63" w:author="Kohwalter" w:date="2012-09-12T16:12:00Z">
            <w:rPr/>
          </w:rPrChange>
        </w:rPr>
        <w:t>1</w:t>
      </w:r>
      <w:r w:rsidRPr="00680A3A">
        <w:t xml:space="preserve"> should have been generated for A</w:t>
      </w:r>
      <w:r w:rsidR="00417DB7" w:rsidRPr="00417DB7">
        <w:rPr>
          <w:vertAlign w:val="subscript"/>
          <w:rPrChange w:id="64" w:author="Kohwalter" w:date="2012-09-12T16:12:00Z">
            <w:rPr/>
          </w:rPrChange>
        </w:rPr>
        <w:t>2</w:t>
      </w:r>
      <w:r w:rsidRPr="00680A3A">
        <w:t xml:space="preserve"> to be generated.  The piece of state associated with A</w:t>
      </w:r>
      <w:r w:rsidR="00417DB7" w:rsidRPr="00417DB7">
        <w:rPr>
          <w:vertAlign w:val="subscript"/>
          <w:rPrChange w:id="65" w:author="Kohwalter" w:date="2012-09-12T16:12:00Z">
            <w:rPr/>
          </w:rPrChange>
        </w:rPr>
        <w:t>2</w:t>
      </w:r>
      <w:r w:rsidRPr="00680A3A">
        <w:t xml:space="preserve"> is dependent on the presence of </w:t>
      </w:r>
      <w:r w:rsidR="00417DB7" w:rsidRPr="00417DB7">
        <w:rPr>
          <w:vertAlign w:val="subscript"/>
          <w:rPrChange w:id="66" w:author="Kohwalter" w:date="2012-09-12T16:12:00Z">
            <w:rPr/>
          </w:rPrChange>
        </w:rPr>
        <w:t>A1</w:t>
      </w:r>
      <w:r w:rsidRPr="00680A3A">
        <w:t xml:space="preserve"> or on the piece of state associated with A</w:t>
      </w:r>
      <w:r w:rsidR="00417DB7" w:rsidRPr="00417DB7">
        <w:rPr>
          <w:vertAlign w:val="subscript"/>
          <w:rPrChange w:id="67" w:author="Kohwalter" w:date="2012-09-12T16:12:00Z">
            <w:rPr/>
          </w:rPrChange>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proofErr w:type="gramStart"/>
      <w:r w:rsidRPr="00FD419C">
        <w:rPr>
          <w:i/>
        </w:rPr>
        <w:t>was controlled</w:t>
      </w:r>
      <w:proofErr w:type="gramEnd"/>
      <w:r w:rsidRPr="00FD419C">
        <w:rPr>
          <w:i/>
        </w:rPr>
        <w:t xml:space="preserve">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0275E6" w:rsidRPr="000275E6">
          <w:t>Figure 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 xml:space="preserve">The letter "R" represents the roles under which these artifacts </w:t>
      </w:r>
      <w:proofErr w:type="gramStart"/>
      <w:r w:rsidR="00AC44C7">
        <w:t>were used</w:t>
      </w:r>
      <w:proofErr w:type="gramEnd"/>
      <w:r w:rsidR="00AC44C7">
        <w:t xml:space="preserve"> since a process may have used several artifacts. Likewise, </w:t>
      </w:r>
      <w:proofErr w:type="gramStart"/>
      <w:r w:rsidR="00AC44C7">
        <w:t>many artifacts may have been generated by a process</w:t>
      </w:r>
      <w:proofErr w:type="gramEnd"/>
      <w:r w:rsidR="00AC44C7">
        <w:t>, and each would have a specific role.</w:t>
      </w:r>
      <w:r w:rsidR="00AC44C7" w:rsidRPr="00AC44C7">
        <w:t xml:space="preserve"> </w:t>
      </w:r>
      <w:r w:rsidR="00AC44C7">
        <w:t xml:space="preserve">Roles are only meaningful in the context of the process where they </w:t>
      </w:r>
      <w:proofErr w:type="gramStart"/>
      <w:r w:rsidR="00AC44C7">
        <w:t>are defined</w:t>
      </w:r>
      <w:proofErr w:type="gramEnd"/>
      <w:r w:rsidR="00AC44C7">
        <w:t xml:space="preserve">, and they are not defined by </w:t>
      </w:r>
      <w:r w:rsidR="00FD661B">
        <w:t xml:space="preserve">the </w:t>
      </w:r>
      <w:r w:rsidR="00AC44C7">
        <w:t>OPM</w:t>
      </w:r>
      <w:r w:rsidR="00FD661B">
        <w:t xml:space="preserve"> itself</w:t>
      </w:r>
      <w:r w:rsidR="00AC44C7">
        <w:t xml:space="preserve">, but by the application domains. Roles </w:t>
      </w:r>
      <w:proofErr w:type="gramStart"/>
      <w:r w:rsidR="00AC44C7">
        <w:t>are used</w:t>
      </w:r>
      <w:proofErr w:type="gramEnd"/>
      <w:r w:rsidR="00AC44C7">
        <w:t xml:space="preserve"> on OPM just to distinguish the involvement of artifacts in processes.</w:t>
      </w:r>
      <w:r w:rsidR="00657B97">
        <w:rPr>
          <w:noProof/>
        </w:rPr>
        <w:t xml:space="preserve"> </w:t>
      </w:r>
    </w:p>
    <w:p w:rsidR="00AA3BFB" w:rsidRPr="00680A3A" w:rsidRDefault="00DC3B53" w:rsidP="00AA1CCC">
      <w:pPr>
        <w:ind w:right="0"/>
        <w:jc w:val="both"/>
      </w:pPr>
      <w:r>
        <w:tab/>
      </w:r>
      <w:proofErr w:type="gramStart"/>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w:t>
      </w:r>
      <w:proofErr w:type="gramEnd"/>
      <w:r w:rsidR="00D03BCE">
        <w:t xml:space="preserve"> Since </w:t>
      </w:r>
      <w:proofErr w:type="gramStart"/>
      <w:r w:rsidR="00D03BCE">
        <w:t>a process may have been controlled by several agents</w:t>
      </w:r>
      <w:proofErr w:type="gramEnd"/>
      <w:r w:rsidR="00D03BCE">
        <w:t>,</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417DB7" w:rsidRPr="00417DB7">
        <w:rPr>
          <w:vertAlign w:val="subscript"/>
          <w:rPrChange w:id="68" w:author="Kohwalter" w:date="2012-09-12T16:12:00Z">
            <w:rPr/>
          </w:rPrChange>
        </w:rPr>
        <w:t>2</w:t>
      </w:r>
      <w:r w:rsidR="00D03BCE">
        <w:t xml:space="preserve"> was derived from another artifact A</w:t>
      </w:r>
      <w:r w:rsidR="00417DB7" w:rsidRPr="00417DB7">
        <w:rPr>
          <w:vertAlign w:val="subscript"/>
          <w:rPrChange w:id="69" w:author="Kohwalter" w:date="2012-09-12T16:12:00Z">
            <w:rPr/>
          </w:rPrChange>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 xml:space="preserve">Open Provenance Model allows causality graphs to </w:t>
      </w:r>
      <w:proofErr w:type="gramStart"/>
      <w:r w:rsidR="00577881">
        <w:t>be used</w:t>
      </w:r>
      <w:proofErr w:type="gramEnd"/>
      <w:r w:rsidR="00577881">
        <w:t xml:space="preserve"> with time information. In this model, time </w:t>
      </w:r>
      <w:proofErr w:type="gramStart"/>
      <w:r w:rsidR="00577881">
        <w:t>is not used</w:t>
      </w:r>
      <w:proofErr w:type="gramEnd"/>
      <w:r w:rsidR="00577881">
        <w:t xml:space="preserve">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proofErr w:type="gramStart"/>
      <w:r w:rsidR="00400D6F">
        <w:rPr>
          <w:i/>
        </w:rPr>
        <w:t xml:space="preserve">creation </w:t>
      </w:r>
      <w:r w:rsidR="00400D6F">
        <w:t xml:space="preserve"> and</w:t>
      </w:r>
      <w:proofErr w:type="gramEnd"/>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w:t>
      </w:r>
      <w:proofErr w:type="gramStart"/>
      <w:r w:rsidR="00B50DC0">
        <w:t xml:space="preserve">time </w:t>
      </w:r>
      <w:r w:rsidR="00400D6F">
        <w:t xml:space="preserve">may be </w:t>
      </w:r>
      <w:r w:rsidR="00B50DC0">
        <w:t>observed by someone</w:t>
      </w:r>
      <w:proofErr w:type="gramEnd"/>
      <w:r w:rsidR="00B50DC0">
        <w:t xml:space="preserve">, its accuracy is limited by the clock and the </w:t>
      </w:r>
      <w:r w:rsidR="00B50DC0">
        <w:lastRenderedPageBreak/>
        <w:t xml:space="preserve">notion of time. </w:t>
      </w:r>
      <w:r w:rsidR="00F10CD7">
        <w:t>T</w:t>
      </w:r>
      <w:r w:rsidR="00B50DC0">
        <w:t xml:space="preserve">his way, the model allows for an interval of accuracy to support the granularity used to represent time. With this, it is possible to state that an artifact </w:t>
      </w:r>
      <w:proofErr w:type="gramStart"/>
      <w:r w:rsidR="00B50DC0">
        <w:t>was used</w:t>
      </w:r>
      <w:proofErr w:type="gramEnd"/>
      <w:r w:rsidR="00B50DC0">
        <w:t xml:space="preserve"> no earlier than time t</w:t>
      </w:r>
      <w:r w:rsidR="00417DB7" w:rsidRPr="00417DB7">
        <w:rPr>
          <w:vertAlign w:val="subscript"/>
          <w:rPrChange w:id="70" w:author="Kohwalter" w:date="2012-09-12T16:12:00Z">
            <w:rPr/>
          </w:rPrChange>
        </w:rPr>
        <w:t>1</w:t>
      </w:r>
      <w:r w:rsidR="00B50DC0">
        <w:t xml:space="preserve"> and no later than time t</w:t>
      </w:r>
      <w:r w:rsidR="00417DB7" w:rsidRPr="00417DB7">
        <w:rPr>
          <w:vertAlign w:val="subscript"/>
          <w:rPrChange w:id="71" w:author="Kohwalter" w:date="2012-09-12T16:12:00Z">
            <w:rPr/>
          </w:rPrChange>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r w:rsidR="00417DB7">
        <w:fldChar w:fldCharType="begin"/>
      </w:r>
      <w:r w:rsidR="00850D77">
        <w:instrText xml:space="preserve"> REF _Ref335238586 \h  \* MERGEFORMAT </w:instrText>
      </w:r>
      <w:r w:rsidR="00417DB7">
        <w:fldChar w:fldCharType="separate"/>
      </w:r>
      <w:proofErr w:type="gramStart"/>
      <w:r w:rsidR="000275E6" w:rsidRPr="000275E6">
        <w:t>Figure 1</w:t>
      </w:r>
      <w:r w:rsidR="00417DB7">
        <w:fldChar w:fldCharType="end"/>
      </w:r>
      <w:r w:rsidR="00052D76">
        <w:t xml:space="preserve"> </w:t>
      </w:r>
      <w:r w:rsidR="00B50DC0">
        <w:t>indicate</w:t>
      </w:r>
      <w:proofErr w:type="gramEnd"/>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417DB7" w:rsidRPr="00417DB7">
        <w:rPr>
          <w:vertAlign w:val="subscript"/>
          <w:rPrChange w:id="72" w:author="Kohwalter" w:date="2012-09-12T16:11:00Z">
            <w:rPr/>
          </w:rPrChange>
        </w:rPr>
        <w:t>1</w:t>
      </w:r>
      <w:r w:rsidR="00D46013">
        <w:t xml:space="preserve"> happened before P</w:t>
      </w:r>
      <w:r w:rsidR="00417DB7" w:rsidRPr="00417DB7">
        <w:rPr>
          <w:vertAlign w:val="subscript"/>
          <w:rPrChange w:id="73" w:author="Kohwalter" w:date="2012-09-12T16:11:00Z">
            <w:rPr/>
          </w:rPrChange>
        </w:rPr>
        <w:t>2</w:t>
      </w:r>
      <w:r w:rsidR="00D46013">
        <w:t xml:space="preserve"> is not enough information to infer that P</w:t>
      </w:r>
      <w:r w:rsidR="00417DB7" w:rsidRPr="00417DB7">
        <w:rPr>
          <w:vertAlign w:val="subscript"/>
          <w:rPrChange w:id="74" w:author="Kohwalter" w:date="2012-09-12T16:11:00Z">
            <w:rPr/>
          </w:rPrChange>
        </w:rPr>
        <w:t>1</w:t>
      </w:r>
      <w:r w:rsidR="00D46013">
        <w:t xml:space="preserve"> caused P</w:t>
      </w:r>
      <w:r w:rsidR="00417DB7" w:rsidRPr="00417DB7">
        <w:rPr>
          <w:vertAlign w:val="subscript"/>
          <w:rPrChange w:id="75" w:author="Kohwalter" w:date="2012-09-12T16:11:00Z">
            <w:rPr/>
          </w:rPrChange>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w:t>
      </w:r>
      <w:proofErr w:type="gramStart"/>
      <w:r w:rsidR="00BB07F2">
        <w:t>can be summarized</w:t>
      </w:r>
      <w:proofErr w:type="gramEnd"/>
      <w:r w:rsidR="00BB07F2">
        <w:t xml:space="preserve"> by means of transitive closure. Because of this, a set of completion rules and inferences </w:t>
      </w:r>
      <w:proofErr w:type="gramStart"/>
      <w:r w:rsidR="00BB07F2">
        <w:t>can be used</w:t>
      </w:r>
      <w:proofErr w:type="gramEnd"/>
      <w:r w:rsidR="00BB07F2">
        <w:t xml:space="preserve"> in the graph.</w:t>
      </w:r>
    </w:p>
    <w:p w:rsidR="00052D76" w:rsidRDefault="00052D76" w:rsidP="000275E6">
      <w:pPr>
        <w:framePr w:hSpace="187" w:wrap="around" w:hAnchor="margin" w:xAlign="right" w:yAlign="bottom"/>
        <w:ind w:right="0"/>
        <w:jc w:val="both"/>
      </w:pPr>
      <w:r>
        <w:tab/>
      </w:r>
      <w:r>
        <w:rPr>
          <w:noProof/>
          <w:lang w:val="pt-BR" w:eastAsia="pt-BR"/>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Legenda"/>
        <w:framePr w:hSpace="187" w:wrap="around" w:hAnchor="margin" w:xAlign="right" w:yAlign="bottom"/>
        <w:jc w:val="center"/>
        <w:rPr>
          <w:b w:val="0"/>
        </w:rPr>
      </w:pPr>
      <w:bookmarkStart w:id="76" w:name="_Ref335234162"/>
      <w:r w:rsidRPr="00C27ACC">
        <w:rPr>
          <w:b w:val="0"/>
        </w:rPr>
        <w:t xml:space="preserve">Figure </w:t>
      </w:r>
      <w:r w:rsidR="00417DB7" w:rsidRPr="00C27ACC">
        <w:rPr>
          <w:b w:val="0"/>
        </w:rPr>
        <w:fldChar w:fldCharType="begin"/>
      </w:r>
      <w:r w:rsidRPr="00C27ACC">
        <w:rPr>
          <w:b w:val="0"/>
        </w:rPr>
        <w:instrText xml:space="preserve"> SEQ Figure \* ARABIC </w:instrText>
      </w:r>
      <w:r w:rsidR="00417DB7" w:rsidRPr="00C27ACC">
        <w:rPr>
          <w:b w:val="0"/>
        </w:rPr>
        <w:fldChar w:fldCharType="separate"/>
      </w:r>
      <w:r w:rsidR="000275E6">
        <w:rPr>
          <w:b w:val="0"/>
          <w:noProof/>
        </w:rPr>
        <w:t>2</w:t>
      </w:r>
      <w:r w:rsidR="00417DB7" w:rsidRPr="00C27ACC">
        <w:rPr>
          <w:b w:val="0"/>
        </w:rPr>
        <w:fldChar w:fldCharType="end"/>
      </w:r>
      <w:bookmarkEnd w:id="76"/>
      <w:r w:rsidRPr="00C27ACC">
        <w:rPr>
          <w:b w:val="0"/>
        </w:rPr>
        <w:t xml:space="preserve">: Artifact introduction and elimination. </w:t>
      </w:r>
      <w:proofErr w:type="gramStart"/>
      <w:r w:rsidRPr="00C27ACC">
        <w:rPr>
          <w:b w:val="0"/>
        </w:rPr>
        <w:t>Source: [Moreau et al. 2011].</w:t>
      </w:r>
      <w:proofErr w:type="gramEnd"/>
    </w:p>
    <w:p w:rsidR="00052D76" w:rsidRDefault="00D3669E" w:rsidP="005E6F23">
      <w:pPr>
        <w:ind w:right="0"/>
        <w:jc w:val="both"/>
      </w:pPr>
      <w:r>
        <w:tab/>
      </w:r>
      <w:r w:rsidR="003809E3" w:rsidRPr="00DC3B53">
        <w:t xml:space="preserve">For completion rules, there is the artifact elimination, also known as forward transformation. </w:t>
      </w:r>
      <w:ins w:id="77" w:author="Kohwalter" w:date="2012-09-12T17:27:00Z">
        <w:r w:rsidR="00417DB7">
          <w:fldChar w:fldCharType="begin"/>
        </w:r>
        <w:r w:rsidR="00C27ACC">
          <w:instrText xml:space="preserve"> REF _Ref335234162 \h </w:instrText>
        </w:r>
      </w:ins>
      <w:r w:rsidR="00C27ACC">
        <w:instrText xml:space="preserve"> \* MERGEFORMAT </w:instrText>
      </w:r>
      <w:r w:rsidR="00417DB7">
        <w:fldChar w:fldCharType="separate"/>
      </w:r>
      <w:r w:rsidR="000275E6" w:rsidRPr="00C27ACC">
        <w:t xml:space="preserve">Figure </w:t>
      </w:r>
      <w:r w:rsidR="000275E6" w:rsidRPr="000275E6">
        <w:rPr>
          <w:noProof/>
        </w:rPr>
        <w:t>2</w:t>
      </w:r>
      <w:ins w:id="78" w:author="Kohwalter" w:date="2012-09-12T17:27:00Z">
        <w:r w:rsidR="00417DB7">
          <w:fldChar w:fldCharType="end"/>
        </w:r>
        <w:r w:rsidR="00C27ACC">
          <w:t xml:space="preserve"> </w:t>
        </w:r>
      </w:ins>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417DB7" w:rsidRPr="00417DB7">
        <w:rPr>
          <w:vertAlign w:val="subscript"/>
          <w:rPrChange w:id="79" w:author="Kohwalter" w:date="2012-09-12T16:11:00Z">
            <w:rPr/>
          </w:rPrChange>
        </w:rPr>
        <w:t>2</w:t>
      </w:r>
      <w:r w:rsidR="003809E3" w:rsidRPr="00DC3B53">
        <w:t xml:space="preserve"> and generated by P</w:t>
      </w:r>
      <w:r w:rsidR="00417DB7" w:rsidRPr="00417DB7">
        <w:rPr>
          <w:vertAlign w:val="subscript"/>
          <w:rPrChange w:id="80" w:author="Kohwalter" w:date="2012-09-12T16:11:00Z">
            <w:rPr/>
          </w:rPrChange>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ins w:id="81" w:author="Kohwalter" w:date="2012-09-12T17:45:00Z">
        <w:r w:rsidR="00417DB7">
          <w:fldChar w:fldCharType="begin"/>
        </w:r>
        <w:r w:rsidR="00EC508C">
          <w:instrText xml:space="preserve"> REF _Ref335235276 \h </w:instrText>
        </w:r>
      </w:ins>
      <w:r w:rsidR="00417DB7">
        <w:fldChar w:fldCharType="separate"/>
      </w:r>
      <w:r w:rsidR="000275E6" w:rsidRPr="004A450C">
        <w:t xml:space="preserve">Figure </w:t>
      </w:r>
      <w:r w:rsidR="000275E6">
        <w:rPr>
          <w:noProof/>
        </w:rPr>
        <w:t>3</w:t>
      </w:r>
      <w:ins w:id="82" w:author="Kohwalter" w:date="2012-09-12T17:45:00Z">
        <w:r w:rsidR="00417DB7">
          <w:fldChar w:fldCharType="end"/>
        </w:r>
      </w:ins>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w:t>
      </w:r>
      <w:proofErr w:type="gramStart"/>
      <w:r w:rsidR="00AC44C7">
        <w:t xml:space="preserve">The edge </w:t>
      </w:r>
      <w:r w:rsidR="00FD419C">
        <w:t>[</w:t>
      </w:r>
      <w:r w:rsidR="00AC44C7" w:rsidRPr="00FD419C">
        <w:rPr>
          <w:i/>
        </w:rPr>
        <w:t>was derived from</w:t>
      </w:r>
      <w:r w:rsidR="00FD419C">
        <w:t>]</w:t>
      </w:r>
      <w:r w:rsidR="00AC44C7">
        <w:t xml:space="preserve"> hides the presence of an intermediary process.</w:t>
      </w:r>
      <w:proofErr w:type="gramEnd"/>
      <w:r w:rsidR="00AC44C7">
        <w:t xml:space="preserve"> </w:t>
      </w:r>
      <w:r w:rsidR="00AC44C7">
        <w:lastRenderedPageBreak/>
        <w:t xml:space="preserve">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417DB7" w:rsidRPr="00417DB7">
        <w:rPr>
          <w:vertAlign w:val="subscript"/>
          <w:rPrChange w:id="83" w:author="Kohwalter" w:date="2012-09-12T16:11:00Z">
            <w:rPr/>
          </w:rPrChange>
        </w:rPr>
        <w:t>1</w:t>
      </w:r>
      <w:r w:rsidR="00AC44C7">
        <w:t xml:space="preserve"> and A</w:t>
      </w:r>
      <w:r w:rsidR="00417DB7" w:rsidRPr="00417DB7">
        <w:rPr>
          <w:vertAlign w:val="subscript"/>
          <w:rPrChange w:id="84" w:author="Kohwalter" w:date="2012-09-12T16:11:00Z">
            <w:rPr/>
          </w:rPrChange>
        </w:rPr>
        <w:t>2</w:t>
      </w:r>
      <w:r w:rsidR="00AC44C7">
        <w:t>.</w:t>
      </w:r>
    </w:p>
    <w:p w:rsidR="00052D76" w:rsidRDefault="00052D76" w:rsidP="000275E6">
      <w:pPr>
        <w:framePr w:hSpace="187" w:wrap="around" w:hAnchor="margin" w:yAlign="top"/>
        <w:ind w:right="0"/>
        <w:jc w:val="center"/>
      </w:pPr>
      <w:r>
        <w:rPr>
          <w:noProof/>
          <w:lang w:val="pt-BR" w:eastAsia="pt-BR"/>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Default="00052D76" w:rsidP="000275E6">
      <w:pPr>
        <w:framePr w:hSpace="187" w:wrap="around" w:hAnchor="margin" w:yAlign="top"/>
        <w:ind w:right="0"/>
        <w:jc w:val="center"/>
      </w:pPr>
      <w:bookmarkStart w:id="85" w:name="_Ref335235276"/>
      <w:r w:rsidRPr="004A450C">
        <w:t xml:space="preserve">Figure </w:t>
      </w:r>
      <w:r w:rsidR="00417DB7" w:rsidRPr="00C90B73">
        <w:fldChar w:fldCharType="begin"/>
      </w:r>
      <w:r w:rsidRPr="00C90B73">
        <w:instrText xml:space="preserve"> SEQ Figure \* ARABIC </w:instrText>
      </w:r>
      <w:r w:rsidR="00417DB7" w:rsidRPr="00C90B73">
        <w:fldChar w:fldCharType="separate"/>
      </w:r>
      <w:r w:rsidR="000275E6">
        <w:rPr>
          <w:noProof/>
        </w:rPr>
        <w:t>3</w:t>
      </w:r>
      <w:r w:rsidR="00417DB7" w:rsidRPr="00C90B73">
        <w:fldChar w:fldCharType="end"/>
      </w:r>
      <w:bookmarkEnd w:id="85"/>
      <w:r w:rsidRPr="004A450C">
        <w:t xml:space="preserve">: Process introduction. Source: </w:t>
      </w:r>
      <w:r w:rsidR="00417DB7" w:rsidRPr="004A450C">
        <w:rPr>
          <w:b/>
        </w:rPr>
        <w:fldChar w:fldCharType="begin"/>
      </w:r>
      <w:r w:rsidRPr="004A450C">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17DB7" w:rsidRPr="004A450C">
        <w:rPr>
          <w:b/>
        </w:rPr>
        <w:fldChar w:fldCharType="separate"/>
      </w:r>
      <w:r w:rsidRPr="004A450C">
        <w:rPr>
          <w:szCs w:val="21"/>
        </w:rPr>
        <w:t>[Moreau et al. 2011]</w:t>
      </w:r>
      <w:r w:rsidR="00417DB7" w:rsidRPr="004A450C">
        <w:rPr>
          <w:b/>
        </w:rPr>
        <w:fldChar w:fldCharType="end"/>
      </w:r>
      <w:r w:rsidRPr="004A450C">
        <w:t>.</w:t>
      </w:r>
    </w:p>
    <w:p w:rsidR="006754C6" w:rsidRDefault="006754C6" w:rsidP="00C90B73">
      <w:pPr>
        <w:ind w:right="0"/>
        <w:jc w:val="both"/>
      </w:pPr>
      <w:r>
        <w:tab/>
      </w:r>
      <w:r w:rsidR="005E6F23">
        <w:t xml:space="preserve">When users want to find out the causes of an artifact or a process, their interest is in indirect causes that involve multiple transitions. For this purpose, a set of new relationships </w:t>
      </w:r>
      <w:proofErr w:type="gramStart"/>
      <w:r w:rsidR="005E6F23">
        <w:t>was created</w:t>
      </w:r>
      <w:proofErr w:type="gramEnd"/>
      <w:r w:rsidR="005E6F23">
        <w:t>.</w:t>
      </w:r>
    </w:p>
    <w:p w:rsidR="00052D76" w:rsidRDefault="00052D76" w:rsidP="000275E6">
      <w:pPr>
        <w:keepNext/>
        <w:framePr w:hSpace="187" w:wrap="around" w:hAnchor="margin" w:xAlign="right" w:yAlign="top"/>
        <w:ind w:right="0"/>
        <w:jc w:val="both"/>
      </w:pPr>
      <w:r>
        <w:rPr>
          <w:noProof/>
          <w:lang w:val="pt-BR" w:eastAsia="pt-BR"/>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Legenda"/>
        <w:framePr w:hSpace="187" w:wrap="around" w:hAnchor="margin" w:xAlign="right" w:yAlign="top"/>
        <w:jc w:val="center"/>
        <w:rPr>
          <w:b w:val="0"/>
        </w:rPr>
      </w:pPr>
      <w:bookmarkStart w:id="86" w:name="_Ref335238875"/>
      <w:proofErr w:type="gramStart"/>
      <w:r w:rsidRPr="00052D76">
        <w:rPr>
          <w:b w:val="0"/>
        </w:rPr>
        <w:t xml:space="preserve">Figure </w:t>
      </w:r>
      <w:r w:rsidR="00417DB7" w:rsidRPr="00052D76">
        <w:rPr>
          <w:b w:val="0"/>
        </w:rPr>
        <w:fldChar w:fldCharType="begin"/>
      </w:r>
      <w:r w:rsidRPr="00052D76">
        <w:rPr>
          <w:b w:val="0"/>
        </w:rPr>
        <w:instrText xml:space="preserve"> SEQ Figure \* ARABIC </w:instrText>
      </w:r>
      <w:r w:rsidR="00417DB7" w:rsidRPr="00052D76">
        <w:rPr>
          <w:b w:val="0"/>
        </w:rPr>
        <w:fldChar w:fldCharType="separate"/>
      </w:r>
      <w:r w:rsidR="000275E6">
        <w:rPr>
          <w:b w:val="0"/>
          <w:noProof/>
        </w:rPr>
        <w:t>4</w:t>
      </w:r>
      <w:r w:rsidR="00417DB7" w:rsidRPr="00052D76">
        <w:rPr>
          <w:b w:val="0"/>
        </w:rPr>
        <w:fldChar w:fldCharType="end"/>
      </w:r>
      <w:bookmarkEnd w:id="86"/>
      <w:r w:rsidRPr="00052D76">
        <w:rPr>
          <w:b w:val="0"/>
        </w:rPr>
        <w:t>: Inference.</w:t>
      </w:r>
      <w:proofErr w:type="gramEnd"/>
      <w:r w:rsidRPr="00052D76">
        <w:rPr>
          <w:b w:val="0"/>
        </w:rPr>
        <w:t xml:space="preserve"> </w:t>
      </w:r>
      <w:proofErr w:type="gramStart"/>
      <w:r w:rsidRPr="00052D76">
        <w:rPr>
          <w:b w:val="0"/>
        </w:rPr>
        <w:t>Source: [Moreau et al. 2011].</w:t>
      </w:r>
      <w:proofErr w:type="gramEnd"/>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417DB7" w:rsidRPr="00417DB7">
        <w:rPr>
          <w:i/>
          <w:vertAlign w:val="subscript"/>
          <w:rPrChange w:id="87" w:author="Kohwalter" w:date="2012-09-12T16:08:00Z">
            <w:rPr>
              <w:i/>
            </w:rPr>
          </w:rPrChange>
        </w:rPr>
        <w:t>1</w:t>
      </w:r>
      <w:r w:rsidRPr="00DC3B53">
        <w:rPr>
          <w:i/>
        </w:rPr>
        <w:t xml:space="preserve"> </w:t>
      </w:r>
      <w:r w:rsidRPr="00680A3A">
        <w:t xml:space="preserve">was derived from </w:t>
      </w:r>
      <w:proofErr w:type="gramStart"/>
      <w:r w:rsidR="00971015">
        <w:rPr>
          <w:i/>
        </w:rPr>
        <w:t>A</w:t>
      </w:r>
      <w:r w:rsidR="00417DB7" w:rsidRPr="00417DB7">
        <w:rPr>
          <w:i/>
          <w:vertAlign w:val="subscript"/>
          <w:rPrChange w:id="88" w:author="Kohwalter" w:date="2012-09-12T16:11:00Z">
            <w:rPr>
              <w:i/>
            </w:rPr>
          </w:rPrChange>
        </w:rPr>
        <w:t>2</w:t>
      </w:r>
      <w:r w:rsidRPr="00680A3A">
        <w:t>(</w:t>
      </w:r>
      <w:proofErr w:type="gramEnd"/>
      <w:r w:rsidRPr="00680A3A">
        <w:t xml:space="preserve">possibly using multiple steps), written as </w:t>
      </w:r>
      <w:r w:rsidR="00680A3A">
        <w:rPr>
          <w:i/>
        </w:rPr>
        <w:t>a</w:t>
      </w:r>
      <w:r w:rsidR="00417DB7" w:rsidRPr="00417DB7">
        <w:rPr>
          <w:i/>
          <w:vertAlign w:val="subscript"/>
          <w:rPrChange w:id="89" w:author="Kohwalter" w:date="2012-09-12T16:08:00Z">
            <w:rPr>
              <w:i/>
            </w:rPr>
          </w:rPrChange>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417DB7" w:rsidRPr="00417DB7">
        <w:rPr>
          <w:i/>
          <w:vertAlign w:val="subscript"/>
          <w:rPrChange w:id="90" w:author="Kohwalter" w:date="2012-09-12T16:08:00Z">
            <w:rPr>
              <w:i/>
            </w:rPr>
          </w:rPrChange>
        </w:rPr>
        <w:t>2</w:t>
      </w:r>
      <w:r w:rsidRPr="00680A3A">
        <w:t>, if</w:t>
      </w:r>
      <w:r w:rsidR="00971015">
        <w:rPr>
          <w:i/>
        </w:rPr>
        <w:t xml:space="preserve"> </w:t>
      </w:r>
      <w:r w:rsidR="00680A3A" w:rsidRPr="00680A3A">
        <w:rPr>
          <w:i/>
        </w:rPr>
        <w:t>a</w:t>
      </w:r>
      <w:r w:rsidR="00417DB7" w:rsidRPr="00417DB7">
        <w:rPr>
          <w:i/>
          <w:vertAlign w:val="subscript"/>
          <w:rPrChange w:id="91" w:author="Kohwalter" w:date="2012-09-12T16:08:00Z">
            <w:rPr>
              <w:i/>
            </w:rPr>
          </w:rPrChange>
        </w:rPr>
        <w:t>1</w:t>
      </w:r>
      <w:r w:rsidRPr="00680A3A">
        <w:t xml:space="preserve"> was derived from</w:t>
      </w:r>
      <w:r w:rsidRPr="00DC3B53">
        <w:rPr>
          <w:i/>
        </w:rPr>
        <w:t xml:space="preserve"> </w:t>
      </w:r>
      <w:r w:rsidRPr="00DC3B53">
        <w:rPr>
          <w:rFonts w:ascii="CMMI10" w:hAnsi="CMMI10" w:cs="CMMI10"/>
          <w:i/>
        </w:rPr>
        <w:t>a</w:t>
      </w:r>
      <w:r w:rsidR="00417DB7" w:rsidRPr="00417DB7">
        <w:rPr>
          <w:rFonts w:ascii="CMR7" w:hAnsi="CMR7" w:cs="CMR7"/>
          <w:i/>
          <w:sz w:val="14"/>
          <w:szCs w:val="14"/>
          <w:vertAlign w:val="subscript"/>
          <w:rPrChange w:id="92" w:author="Kohwalter" w:date="2012-09-12T16:08:00Z">
            <w:rPr>
              <w:rFonts w:ascii="CMR7" w:hAnsi="CMR7" w:cs="CMR7"/>
              <w:i/>
              <w:sz w:val="14"/>
              <w:szCs w:val="14"/>
            </w:rPr>
          </w:rPrChange>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417DB7" w:rsidRPr="00417DB7">
        <w:rPr>
          <w:rFonts w:ascii="CMR7" w:hAnsi="CMR7" w:cs="CMR7"/>
          <w:i/>
          <w:sz w:val="14"/>
          <w:szCs w:val="14"/>
          <w:vertAlign w:val="subscript"/>
          <w:rPrChange w:id="93" w:author="Kohwalter" w:date="2012-09-12T16:08:00Z">
            <w:rPr>
              <w:rFonts w:ascii="CMR7" w:hAnsi="CMR7" w:cs="CMR7"/>
              <w:i/>
              <w:sz w:val="14"/>
              <w:szCs w:val="14"/>
            </w:rPr>
          </w:rPrChange>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417DB7" w:rsidRPr="00417DB7">
        <w:rPr>
          <w:rFonts w:ascii="CMR7" w:hAnsi="CMR7" w:cs="CMR7"/>
          <w:i/>
          <w:sz w:val="14"/>
          <w:szCs w:val="14"/>
          <w:vertAlign w:val="subscript"/>
          <w:rPrChange w:id="94" w:author="Kohwalter" w:date="2012-09-12T16:09:00Z">
            <w:rPr>
              <w:rFonts w:ascii="CMR7" w:hAnsi="CMR7" w:cs="CMR7"/>
              <w:i/>
              <w:sz w:val="14"/>
              <w:szCs w:val="14"/>
            </w:rPr>
          </w:rPrChange>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417DB7" w:rsidRPr="00417DB7">
        <w:rPr>
          <w:rFonts w:ascii="CMR7" w:hAnsi="CMR7" w:cs="CMR7"/>
          <w:i/>
          <w:sz w:val="14"/>
          <w:szCs w:val="14"/>
          <w:vertAlign w:val="subscript"/>
          <w:rPrChange w:id="95" w:author="Kohwalter" w:date="2012-09-12T16:09:00Z">
            <w:rPr>
              <w:rFonts w:ascii="CMR7" w:hAnsi="CMR7" w:cs="CMR7"/>
              <w:i/>
              <w:sz w:val="14"/>
              <w:szCs w:val="14"/>
            </w:rPr>
          </w:rPrChange>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00417DB7" w:rsidRPr="00417DB7">
        <w:rPr>
          <w:rFonts w:ascii="CMR7" w:hAnsi="CMR7" w:cs="CMR7"/>
          <w:b/>
          <w:sz w:val="14"/>
          <w:szCs w:val="14"/>
          <w:vertAlign w:val="subscript"/>
          <w:rPrChange w:id="96" w:author="Kohwalter" w:date="2012-09-12T16:10:00Z">
            <w:rPr>
              <w:rFonts w:ascii="CMR7" w:hAnsi="CMR7" w:cs="CMR7"/>
              <w:b/>
              <w:sz w:val="14"/>
              <w:szCs w:val="14"/>
            </w:rPr>
          </w:rPrChange>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417DB7" w:rsidRPr="00417DB7">
        <w:rPr>
          <w:rFonts w:ascii="CMR7" w:hAnsi="CMR7" w:cs="CMR7"/>
          <w:i/>
          <w:sz w:val="14"/>
          <w:szCs w:val="14"/>
          <w:vertAlign w:val="subscript"/>
          <w:rPrChange w:id="97" w:author="Kohwalter" w:date="2012-09-12T16:09:00Z">
            <w:rPr>
              <w:rFonts w:ascii="CMR7" w:hAnsi="CMR7" w:cs="CMR7"/>
              <w:i/>
              <w:sz w:val="14"/>
              <w:szCs w:val="14"/>
            </w:rPr>
          </w:rPrChange>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417DB7" w:rsidRPr="00417DB7">
        <w:rPr>
          <w:rFonts w:ascii="CMR7" w:hAnsi="CMR7" w:cs="CMR7"/>
          <w:i/>
          <w:sz w:val="14"/>
          <w:szCs w:val="14"/>
          <w:vertAlign w:val="subscript"/>
          <w:rPrChange w:id="98" w:author="Kohwalter" w:date="2012-09-12T16:09:00Z">
            <w:rPr>
              <w:rFonts w:ascii="CMR7" w:hAnsi="CMR7" w:cs="CMR7"/>
              <w:i/>
              <w:sz w:val="14"/>
              <w:szCs w:val="14"/>
            </w:rPr>
          </w:rPrChange>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417DB7" w:rsidRPr="00417DB7">
        <w:rPr>
          <w:rFonts w:ascii="CMR7" w:hAnsi="CMR7" w:cs="CMR7"/>
          <w:i/>
          <w:sz w:val="14"/>
          <w:szCs w:val="14"/>
          <w:vertAlign w:val="subscript"/>
          <w:rPrChange w:id="99" w:author="Kohwalter" w:date="2012-09-12T16:09:00Z">
            <w:rPr>
              <w:rFonts w:ascii="CMR7" w:hAnsi="CMR7" w:cs="CMR7"/>
              <w:i/>
              <w:sz w:val="14"/>
              <w:szCs w:val="14"/>
            </w:rPr>
          </w:rPrChange>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417DB7" w:rsidRPr="00417DB7">
        <w:rPr>
          <w:rFonts w:ascii="CMR7" w:hAnsi="CMR7" w:cs="CMR7"/>
          <w:i/>
          <w:sz w:val="14"/>
          <w:szCs w:val="14"/>
          <w:vertAlign w:val="subscript"/>
          <w:rPrChange w:id="100" w:author="Kohwalter" w:date="2012-09-12T16:09:00Z">
            <w:rPr>
              <w:rFonts w:ascii="CMR7" w:hAnsi="CMR7" w:cs="CMR7"/>
              <w:i/>
              <w:sz w:val="14"/>
              <w:szCs w:val="14"/>
            </w:rPr>
          </w:rPrChange>
        </w:rPr>
        <w:t>2</w:t>
      </w:r>
      <w:r w:rsidR="00A45794" w:rsidRPr="00495566">
        <w:rPr>
          <w:i/>
        </w:rPr>
        <w:t>.</w:t>
      </w:r>
    </w:p>
    <w:p w:rsidR="00FA009D" w:rsidRDefault="00DC3B53" w:rsidP="00930AD9">
      <w:pPr>
        <w:ind w:right="0"/>
        <w:jc w:val="both"/>
      </w:pPr>
      <w:r>
        <w:tab/>
      </w:r>
      <w:r w:rsidR="00342C99" w:rsidRPr="00342C99">
        <w:t xml:space="preserve">Multi-step edges </w:t>
      </w:r>
      <w:proofErr w:type="gramStart"/>
      <w:r w:rsidR="00342C99" w:rsidRPr="00342C99">
        <w:t>can be inferred</w:t>
      </w:r>
      <w:proofErr w:type="gramEnd"/>
      <w:r w:rsidR="00342C99" w:rsidRPr="00342C99">
        <w:t xml:space="preserve">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0275E6" w:rsidRPr="000275E6">
          <w:t>Figure 4</w:t>
        </w:r>
      </w:fldSimple>
      <w:r w:rsidR="00930AD9">
        <w:t xml:space="preserve">, it is possible to infer that process </w:t>
      </w:r>
      <w:r w:rsidR="00930AD9" w:rsidRPr="00680A3A">
        <w:rPr>
          <w:i/>
        </w:rPr>
        <w:t>p</w:t>
      </w:r>
      <w:r w:rsidR="00417DB7" w:rsidRPr="00417DB7">
        <w:rPr>
          <w:i/>
          <w:vertAlign w:val="subscript"/>
          <w:rPrChange w:id="101" w:author="Kohwalter" w:date="2012-09-12T16:09:00Z">
            <w:rPr>
              <w:i/>
            </w:rPr>
          </w:rPrChange>
        </w:rPr>
        <w:t>2</w:t>
      </w:r>
      <w:r w:rsidR="00930AD9">
        <w:t xml:space="preserve"> was triggered by </w:t>
      </w:r>
      <w:proofErr w:type="gramStart"/>
      <w:r w:rsidR="00930AD9" w:rsidRPr="00680A3A">
        <w:rPr>
          <w:i/>
        </w:rPr>
        <w:t>p</w:t>
      </w:r>
      <w:r w:rsidR="00417DB7" w:rsidRPr="00417DB7">
        <w:rPr>
          <w:i/>
          <w:vertAlign w:val="subscript"/>
          <w:rPrChange w:id="102" w:author="Kohwalter" w:date="2012-09-12T16:09:00Z">
            <w:rPr>
              <w:i/>
            </w:rPr>
          </w:rPrChange>
        </w:rPr>
        <w:t>1</w:t>
      </w:r>
      <w:r w:rsidR="00930AD9">
        <w:t>,</w:t>
      </w:r>
      <w:proofErr w:type="gramEnd"/>
      <w:r w:rsidR="00930AD9">
        <w:t xml:space="preserve"> omitting the fact </w:t>
      </w:r>
      <w:r w:rsidR="00400D6F">
        <w:t xml:space="preserve">that </w:t>
      </w:r>
      <w:r w:rsidR="00930AD9" w:rsidRPr="00680A3A">
        <w:rPr>
          <w:i/>
        </w:rPr>
        <w:t>p</w:t>
      </w:r>
      <w:r w:rsidR="00417DB7" w:rsidRPr="00417DB7">
        <w:rPr>
          <w:i/>
          <w:vertAlign w:val="subscript"/>
          <w:rPrChange w:id="103" w:author="Kohwalter" w:date="2012-09-12T16:09:00Z">
            <w:rPr>
              <w:i/>
            </w:rPr>
          </w:rPrChange>
        </w:rPr>
        <w:t>2</w:t>
      </w:r>
      <w:r w:rsidR="00930AD9">
        <w:t xml:space="preserve"> used </w:t>
      </w:r>
      <w:r w:rsidR="00930AD9" w:rsidRPr="00680A3A">
        <w:rPr>
          <w:i/>
        </w:rPr>
        <w:t>a</w:t>
      </w:r>
      <w:r w:rsidR="00417DB7" w:rsidRPr="00417DB7">
        <w:rPr>
          <w:i/>
          <w:vertAlign w:val="subscript"/>
          <w:rPrChange w:id="104" w:author="Kohwalter" w:date="2012-09-12T16:09:00Z">
            <w:rPr>
              <w:i/>
            </w:rPr>
          </w:rPrChange>
        </w:rPr>
        <w:t>3</w:t>
      </w:r>
      <w:r w:rsidR="00930AD9">
        <w:t xml:space="preserve">, which was derived from </w:t>
      </w:r>
      <w:r w:rsidR="00930AD9" w:rsidRPr="00680A3A">
        <w:rPr>
          <w:i/>
        </w:rPr>
        <w:t>a</w:t>
      </w:r>
      <w:r w:rsidR="00417DB7" w:rsidRPr="00417DB7">
        <w:rPr>
          <w:i/>
          <w:vertAlign w:val="subscript"/>
          <w:rPrChange w:id="105" w:author="Kohwalter" w:date="2012-09-12T16:09:00Z">
            <w:rPr>
              <w:i/>
            </w:rPr>
          </w:rPrChange>
        </w:rPr>
        <w:t>2</w:t>
      </w:r>
      <w:r w:rsidR="00930AD9">
        <w:t xml:space="preserve"> that in turn was derived from </w:t>
      </w:r>
      <w:r w:rsidR="00930AD9" w:rsidRPr="00680A3A">
        <w:rPr>
          <w:i/>
        </w:rPr>
        <w:t>a</w:t>
      </w:r>
      <w:r w:rsidR="00417DB7" w:rsidRPr="00417DB7">
        <w:rPr>
          <w:i/>
          <w:vertAlign w:val="subscript"/>
          <w:rPrChange w:id="106" w:author="Kohwalter" w:date="2012-09-12T16:09:00Z">
            <w:rPr>
              <w:i/>
            </w:rPr>
          </w:rPrChange>
        </w:rPr>
        <w:t>1</w:t>
      </w:r>
      <w:r w:rsidR="00930AD9">
        <w:t xml:space="preserve">, which was generated by </w:t>
      </w:r>
      <w:r w:rsidR="00930AD9" w:rsidRPr="00680A3A">
        <w:rPr>
          <w:i/>
        </w:rPr>
        <w:t>p</w:t>
      </w:r>
      <w:r w:rsidR="00417DB7" w:rsidRPr="00417DB7">
        <w:rPr>
          <w:i/>
          <w:vertAlign w:val="subscript"/>
          <w:rPrChange w:id="107" w:author="Kohwalter" w:date="2012-09-12T16:09:00Z">
            <w:rPr>
              <w:i/>
            </w:rPr>
          </w:rPrChange>
        </w:rPr>
        <w:t>1</w:t>
      </w:r>
      <w:r w:rsidR="00930AD9">
        <w:t xml:space="preserve">. Other inferences </w:t>
      </w:r>
      <w:proofErr w:type="gramStart"/>
      <w:r w:rsidR="00930AD9">
        <w:t>are also illustrated</w:t>
      </w:r>
      <w:proofErr w:type="gramEnd"/>
      <w:r w:rsidR="00930AD9">
        <w:t xml:space="preserve"> in</w:t>
      </w:r>
      <w:r w:rsidR="00052D76">
        <w:t xml:space="preserve"> </w:t>
      </w:r>
      <w:fldSimple w:instr=" REF _Ref335238875 \h  \* MERGEFORMAT ">
        <w:r w:rsidR="000275E6" w:rsidRPr="000275E6">
          <w:t>Figure 4</w:t>
        </w:r>
      </w:fldSimple>
      <w:r w:rsidR="00930AD9">
        <w:t>.</w:t>
      </w:r>
    </w:p>
    <w:p w:rsidR="00E7446E" w:rsidRDefault="009C7C7C" w:rsidP="00F75F1F">
      <w:pPr>
        <w:pStyle w:val="Ttulo1"/>
        <w:ind w:right="0"/>
      </w:pPr>
      <w:r>
        <w:t>Provenance in Games</w:t>
      </w:r>
    </w:p>
    <w:p w:rsidR="009848C5" w:rsidRDefault="00120408" w:rsidP="00F75F1F">
      <w:pPr>
        <w:ind w:right="0"/>
        <w:jc w:val="both"/>
      </w:pPr>
      <w:r>
        <w:t xml:space="preserve">In this </w:t>
      </w:r>
      <w:proofErr w:type="gramStart"/>
      <w:r>
        <w:t>work</w:t>
      </w:r>
      <w:proofErr w:type="gramEnd"/>
      <w:r>
        <w:t xml:space="preserve">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 xml:space="preserve">that </w:t>
      </w:r>
      <w:proofErr w:type="gramStart"/>
      <w:r w:rsidR="009848C5">
        <w:t>can be represented</w:t>
      </w:r>
      <w:proofErr w:type="gramEnd"/>
      <w:r w:rsidR="009848C5">
        <w:t xml:space="preserve">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108"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w:t>
      </w:r>
      <w:proofErr w:type="gramStart"/>
      <w:r>
        <w:t>can be mapped</w:t>
      </w:r>
      <w:proofErr w:type="gramEnd"/>
      <w:r>
        <w:t xml:space="preserve">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t>
      </w:r>
      <w:proofErr w:type="gramStart"/>
      <w:r w:rsidR="00EC7F1B">
        <w:t>was made</w:t>
      </w:r>
      <w:proofErr w:type="gramEnd"/>
      <w:r w:rsidR="00EC7F1B">
        <w:t xml:space="preserve"> a difference between living and intelligent. This difference is important to mention because</w:t>
      </w:r>
      <w:r w:rsidR="005C0A10">
        <w:t>, for example,</w:t>
      </w:r>
      <w:r w:rsidR="00EC7F1B">
        <w:t xml:space="preserve"> in an RPG environment a sword can be expressed as an agent because this sword has </w:t>
      </w:r>
      <w:proofErr w:type="gramStart"/>
      <w:r w:rsidR="00EC7F1B">
        <w:t>an intelligence</w:t>
      </w:r>
      <w:proofErr w:type="gramEnd"/>
      <w:r w:rsidR="00EC7F1B">
        <w:t xml:space="preserve"> on its </w:t>
      </w:r>
      <w:r w:rsidR="00F25AD7">
        <w:t>own</w:t>
      </w:r>
      <w:r w:rsidR="00EC7F1B">
        <w:t xml:space="preserve">. Despite being an object (sword), it can think and by an extent act, therefore it </w:t>
      </w:r>
      <w:proofErr w:type="gramStart"/>
      <w:r w:rsidR="00EC7F1B">
        <w:t>cannot be considered</w:t>
      </w:r>
      <w:proofErr w:type="gramEnd"/>
      <w:r w:rsidR="00EC7F1B">
        <w:t xml:space="preserve">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w:t>
      </w:r>
      <w:proofErr w:type="gramStart"/>
      <w:r>
        <w:t>relations</w:t>
      </w:r>
      <w:r w:rsidR="000A2F9C">
        <w:t xml:space="preserve"> which</w:t>
      </w:r>
      <w:proofErr w:type="gramEnd"/>
      <w:r w:rsidR="000A2F9C">
        <w:t xml:space="preserve"> </w:t>
      </w:r>
      <w:r w:rsidR="000A2F9C">
        <w:lastRenderedPageBreak/>
        <w:t>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w:t>
      </w:r>
      <w:proofErr w:type="gramStart"/>
      <w:r w:rsidR="006B5B40">
        <w:t>Also</w:t>
      </w:r>
      <w:proofErr w:type="gramEnd"/>
      <w:r w:rsidR="006B5B40">
        <w:t xml:space="preserve">,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w:t>
      </w:r>
      <w:proofErr w:type="gramStart"/>
      <w:r w:rsidR="00346561">
        <w:t>can also be controlled</w:t>
      </w:r>
      <w:proofErr w:type="gramEnd"/>
      <w:r w:rsidR="00346561">
        <w:t xml:space="preserve"> by decisions tree. </w:t>
      </w:r>
      <w:r w:rsidR="005C0A10">
        <w:t>T</w:t>
      </w:r>
      <w:r w:rsidR="00B83ABD">
        <w:t xml:space="preserve">he next </w:t>
      </w:r>
      <w:proofErr w:type="gramStart"/>
      <w:r w:rsidR="00B83ABD">
        <w:t xml:space="preserve">subsection </w:t>
      </w:r>
      <w:r w:rsidR="005C0A10">
        <w:t>describe</w:t>
      </w:r>
      <w:proofErr w:type="gramEnd"/>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proofErr w:type="gramStart"/>
      <w:r>
        <w:t>actions,</w:t>
      </w:r>
      <w:proofErr w:type="gramEnd"/>
      <w:r>
        <w:t xml:space="preserve"> </w:t>
      </w:r>
      <w:r w:rsidR="002A5D79">
        <w:t>and how this information can be processed in order allow further provenance analysis</w:t>
      </w:r>
      <w:r w:rsidR="00B83ABD">
        <w:t>.</w:t>
      </w:r>
    </w:p>
    <w:p w:rsidR="00781B7F" w:rsidRDefault="002A5D79" w:rsidP="002B06F3">
      <w:pPr>
        <w:pStyle w:val="Ttulo2"/>
      </w:pPr>
      <w:r>
        <w:t>Data model</w:t>
      </w:r>
    </w:p>
    <w:p w:rsidR="00F25AD7" w:rsidRDefault="0072438E" w:rsidP="00F75F1F">
      <w:pPr>
        <w:ind w:right="0"/>
        <w:jc w:val="both"/>
      </w:pPr>
      <w:r>
        <w:t xml:space="preserve">Actions </w:t>
      </w:r>
      <w:proofErr w:type="gramStart"/>
      <w:r>
        <w:t>can be represented</w:t>
      </w:r>
      <w:proofErr w:type="gramEnd"/>
      <w:r>
        <w:t xml:space="preserve">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0275E6" w:rsidRPr="000275E6">
          <w:t>Figure 5</w:t>
        </w:r>
      </w:fldSimple>
      <w:r w:rsidR="00D84BA5">
        <w:t>, e</w:t>
      </w:r>
      <w:r>
        <w:t xml:space="preserve">very action needs </w:t>
      </w:r>
      <w:r w:rsidR="00893967">
        <w:t xml:space="preserve">some information: </w:t>
      </w:r>
      <w:r>
        <w:t xml:space="preserve">a reason for its existence, why the action </w:t>
      </w:r>
      <w:proofErr w:type="gramStart"/>
      <w:r>
        <w:t>was performed</w:t>
      </w:r>
      <w:proofErr w:type="gramEnd"/>
      <w:r>
        <w:t>,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 xml:space="preserve">events that </w:t>
      </w:r>
      <w:proofErr w:type="gramStart"/>
      <w:r w:rsidR="000F0F27">
        <w:t>are generated</w:t>
      </w:r>
      <w:proofErr w:type="gramEnd"/>
      <w:r w:rsidR="000F0F27">
        <w:t xml:space="preserve"> by it can be stored to aid in the construction </w:t>
      </w:r>
      <w:r w:rsidR="000F0F27">
        <w:lastRenderedPageBreak/>
        <w:t>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0275E6" w:rsidRPr="000275E6">
          <w:t>Figure 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lang w:val="pt-BR" w:eastAsia="pt-BR"/>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Legenda"/>
        <w:framePr w:hSpace="187" w:wrap="around" w:hAnchor="text" w:yAlign="bottom"/>
        <w:jc w:val="center"/>
        <w:rPr>
          <w:b w:val="0"/>
        </w:rPr>
      </w:pPr>
      <w:bookmarkStart w:id="109" w:name="_Ref335238960"/>
      <w:r w:rsidRPr="00052D76">
        <w:rPr>
          <w:b w:val="0"/>
        </w:rPr>
        <w:t xml:space="preserve">Figure </w:t>
      </w:r>
      <w:r w:rsidR="00417DB7" w:rsidRPr="00052D76">
        <w:rPr>
          <w:b w:val="0"/>
        </w:rPr>
        <w:fldChar w:fldCharType="begin"/>
      </w:r>
      <w:r w:rsidRPr="00052D76">
        <w:rPr>
          <w:b w:val="0"/>
        </w:rPr>
        <w:instrText xml:space="preserve"> SEQ Figure \* ARABIC </w:instrText>
      </w:r>
      <w:r w:rsidR="00417DB7" w:rsidRPr="00052D76">
        <w:rPr>
          <w:b w:val="0"/>
        </w:rPr>
        <w:fldChar w:fldCharType="separate"/>
      </w:r>
      <w:r w:rsidR="000275E6">
        <w:rPr>
          <w:b w:val="0"/>
          <w:noProof/>
        </w:rPr>
        <w:t>5</w:t>
      </w:r>
      <w:r w:rsidR="00417DB7" w:rsidRPr="00052D76">
        <w:rPr>
          <w:b w:val="0"/>
        </w:rPr>
        <w:fldChar w:fldCharType="end"/>
      </w:r>
      <w:bookmarkEnd w:id="109"/>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Ttulo2"/>
        <w:ind w:right="0"/>
      </w:pPr>
      <w:r>
        <w:t>Decision tree</w:t>
      </w:r>
    </w:p>
    <w:p w:rsidR="00AE3132" w:rsidRDefault="00CF05F5" w:rsidP="00F75F1F">
      <w:pPr>
        <w:ind w:right="0"/>
        <w:jc w:val="both"/>
      </w:pPr>
      <w:proofErr w:type="gramStart"/>
      <w:r>
        <w:t xml:space="preserve">For </w:t>
      </w:r>
      <w:r w:rsidR="00346561">
        <w:t xml:space="preserve">the </w:t>
      </w:r>
      <w:r>
        <w:t>purpose</w:t>
      </w:r>
      <w:r w:rsidR="00346561">
        <w:t xml:space="preserve"> of</w:t>
      </w:r>
      <w:proofErr w:type="gramEnd"/>
      <w:r w:rsidR="00346561">
        <w:t xml:space="preserve">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w:t>
      </w:r>
      <w:proofErr w:type="gramStart"/>
      <w:r>
        <w:t>be executed</w:t>
      </w:r>
      <w:proofErr w:type="gramEnd"/>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417DB7">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417DB7">
        <w:fldChar w:fldCharType="separate"/>
      </w:r>
      <w:r w:rsidR="00446950" w:rsidRPr="00446950">
        <w:rPr>
          <w:szCs w:val="21"/>
        </w:rPr>
        <w:t>[Moret 1982]</w:t>
      </w:r>
      <w:r w:rsidR="00417DB7">
        <w:fldChar w:fldCharType="end"/>
      </w:r>
      <w:r>
        <w:t xml:space="preserve"> are a visual tool used to model decisions and their consequences, including probabilities of occurrence of events, resource costs, and usefulness of a particular outcome. This model </w:t>
      </w:r>
      <w:proofErr w:type="gramStart"/>
      <w:r>
        <w:t>can be considered</w:t>
      </w:r>
      <w:proofErr w:type="gramEnd"/>
      <w:r>
        <w:t xml:space="preserve"> as a deterministic algorithm to decide which variable to test based on the variables already tested and the results of its evaluation. Decision trees </w:t>
      </w:r>
      <w:proofErr w:type="gramStart"/>
      <w:r>
        <w:t>are represented</w:t>
      </w:r>
      <w:proofErr w:type="gramEnd"/>
      <w:r>
        <w:t xml:space="preserve">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w:t>
      </w:r>
      <w:proofErr w:type="gramStart"/>
      <w:r>
        <w:t>can easily be traced</w:t>
      </w:r>
      <w:proofErr w:type="gramEnd"/>
      <w:r>
        <w:t xml:space="preserve"> to the reasons behind the outcomes by following the decision tree graph for each action. This information</w:t>
      </w:r>
      <w:r w:rsidR="00020810">
        <w:t xml:space="preserve"> derived from decisions tree</w:t>
      </w:r>
      <w:r>
        <w:t xml:space="preserve"> </w:t>
      </w:r>
      <w:proofErr w:type="gramStart"/>
      <w:r>
        <w:t>can be used</w:t>
      </w:r>
      <w:proofErr w:type="gramEnd"/>
      <w:r>
        <w:t xml:space="preserve"> for provenance</w:t>
      </w:r>
      <w:r w:rsidR="004B4506">
        <w:t xml:space="preserve"> in a novel manner</w:t>
      </w:r>
      <w:r>
        <w:t>.</w:t>
      </w:r>
    </w:p>
    <w:p w:rsidR="003A5D56" w:rsidRDefault="00FA3503" w:rsidP="00F75F1F">
      <w:pPr>
        <w:pStyle w:val="Ttulo2"/>
        <w:ind w:right="0"/>
      </w:pPr>
      <w:bookmarkStart w:id="110" w:name="_Ref330394550"/>
      <w:r>
        <w:t>Provenance Model</w:t>
      </w:r>
      <w:bookmarkEnd w:id="110"/>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w:t>
      </w:r>
      <w:proofErr w:type="gramStart"/>
      <w:r>
        <w:t>are executed</w:t>
      </w:r>
      <w:proofErr w:type="gramEnd"/>
      <w:r>
        <w:t xml:space="preserve">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w:t>
      </w:r>
      <w:proofErr w:type="gramStart"/>
      <w:r>
        <w:t>to explicitly say</w:t>
      </w:r>
      <w:proofErr w:type="gramEnd"/>
      <w:r>
        <w:t xml:space="preserve"> who executed the action.</w:t>
      </w:r>
      <w:r w:rsidR="004B4506">
        <w:t xml:space="preserve"> For event </w:t>
      </w:r>
      <w:proofErr w:type="gramStart"/>
      <w:r w:rsidR="004B4506">
        <w:t>analysis</w:t>
      </w:r>
      <w:proofErr w:type="gramEnd"/>
      <w:r w:rsidR="004B4506">
        <w:t xml:space="preserve"> it is possible to use an</w:t>
      </w:r>
      <w:r>
        <w:t xml:space="preserve"> </w:t>
      </w:r>
      <w:r w:rsidR="00DA0385">
        <w:t xml:space="preserve">analogous </w:t>
      </w:r>
      <w:r w:rsidR="004B4506">
        <w:t>approach</w:t>
      </w:r>
      <w:r>
        <w:t xml:space="preserve">. In </w:t>
      </w:r>
      <w:r w:rsidR="00AB760F">
        <w:t xml:space="preserve">the </w:t>
      </w:r>
      <w:proofErr w:type="gramStart"/>
      <w:r>
        <w:t>case</w:t>
      </w:r>
      <w:proofErr w:type="gramEnd"/>
      <w:r>
        <w:t xml:space="preserv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w:t>
      </w:r>
      <w:proofErr w:type="gramStart"/>
      <w:r>
        <w:t>are linked</w:t>
      </w:r>
      <w:proofErr w:type="gramEnd"/>
      <w:r>
        <w:t xml:space="preserve"> to entities, then it is possible to infer who influenced the outcome of the action by following the links.</w:t>
      </w:r>
    </w:p>
    <w:p w:rsidR="00C27ACC" w:rsidRDefault="008B787E" w:rsidP="00EC508C">
      <w:pPr>
        <w:ind w:right="0"/>
        <w:jc w:val="both"/>
      </w:pPr>
      <w:r>
        <w:lastRenderedPageBreak/>
        <w:tab/>
      </w:r>
      <w:r w:rsidR="00A41C35">
        <w:t xml:space="preserve">Entities present in a scene, or place, </w:t>
      </w:r>
      <w:proofErr w:type="gramStart"/>
      <w:r w:rsidR="00A41C35">
        <w:t>can be represented</w:t>
      </w:r>
      <w:proofErr w:type="gramEnd"/>
      <w:r w:rsidR="00A41C35">
        <w:t xml:space="preserve"> in a similar way as actions. </w:t>
      </w:r>
      <w:r>
        <w:t xml:space="preserve">Each scene </w:t>
      </w:r>
      <w:r w:rsidR="004B4506">
        <w:t xml:space="preserve">has </w:t>
      </w:r>
      <w:r>
        <w:t>a list of entities that belong to it. To represent a world, a list of scenes</w:t>
      </w:r>
      <w:r w:rsidR="00AB760F">
        <w:t xml:space="preserve"> </w:t>
      </w:r>
      <w:proofErr w:type="gramStart"/>
      <w:r w:rsidR="00AB760F">
        <w:t>is created</w:t>
      </w:r>
      <w:proofErr w:type="gramEnd"/>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w:t>
      </w:r>
      <w:proofErr w:type="gramStart"/>
      <w:r>
        <w:t>Using this structure,</w:t>
      </w:r>
      <w:proofErr w:type="gramEnd"/>
      <w:r>
        <w:t xml:space="preserve"> </w:t>
      </w:r>
      <w:proofErr w:type="gramStart"/>
      <w:r>
        <w:t>it</w:t>
      </w:r>
      <w:proofErr w:type="gramEnd"/>
      <w:r>
        <w:t xml:space="preserve">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w:t>
      </w:r>
      <w:proofErr w:type="gramStart"/>
      <w:r w:rsidR="00762F64">
        <w:t xml:space="preserve">is </w:t>
      </w:r>
      <w:r w:rsidR="004B4506">
        <w:t>shown</w:t>
      </w:r>
      <w:proofErr w:type="gramEnd"/>
      <w:r w:rsidR="004B4506">
        <w:t xml:space="preserve"> </w:t>
      </w:r>
      <w:r w:rsidR="00762F64">
        <w:t>at</w:t>
      </w:r>
      <w:ins w:id="111" w:author="Kohwalter" w:date="2012-09-12T17:54:00Z">
        <w:r w:rsidR="00C15176">
          <w:t xml:space="preserve"> </w:t>
        </w:r>
      </w:ins>
      <w:fldSimple w:instr=" REF _Ref335239044 \h  \* MERGEFORMAT ">
        <w:r w:rsidR="000275E6" w:rsidRPr="000275E6">
          <w:t>Figure 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Ttulo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proofErr w:type="gramStart"/>
      <w:r>
        <w:t>can be omitted</w:t>
      </w:r>
      <w:proofErr w:type="gramEnd"/>
      <w:r>
        <w:t xml:space="preserve">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proofErr w:type="gramStart"/>
      <w:r w:rsidR="00CB6549">
        <w:t>are</w:t>
      </w:r>
      <w:r w:rsidR="00C36465">
        <w:t xml:space="preserve"> omitted</w:t>
      </w:r>
      <w:proofErr w:type="gramEnd"/>
      <w:r w:rsidR="00C36465">
        <w:t xml:space="preserve"> using multi-step inference rules. As an example, </w:t>
      </w:r>
      <w:r w:rsidR="004B4506">
        <w:t xml:space="preserve">we may have a </w:t>
      </w:r>
      <w:r w:rsidR="00C36465">
        <w:t xml:space="preserve">player in combat with an enemy and only after a few </w:t>
      </w:r>
      <w:proofErr w:type="gramStart"/>
      <w:r w:rsidR="00C36465">
        <w:t>rounds</w:t>
      </w:r>
      <w:proofErr w:type="gramEnd"/>
      <w:r w:rsidR="00C36465">
        <w:t xml:space="preserve">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lang w:val="pt-BR" w:eastAsia="pt-BR"/>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Legenda"/>
        <w:framePr w:hSpace="187" w:wrap="around" w:hAnchor="margin" w:yAlign="top"/>
        <w:jc w:val="center"/>
        <w:rPr>
          <w:b w:val="0"/>
        </w:rPr>
      </w:pPr>
      <w:bookmarkStart w:id="112" w:name="_Ref335239044"/>
      <w:r w:rsidRPr="00052D76">
        <w:rPr>
          <w:b w:val="0"/>
        </w:rPr>
        <w:t xml:space="preserve">Figure </w:t>
      </w:r>
      <w:r w:rsidR="00417DB7" w:rsidRPr="00052D76">
        <w:rPr>
          <w:b w:val="0"/>
        </w:rPr>
        <w:fldChar w:fldCharType="begin"/>
      </w:r>
      <w:r w:rsidRPr="00052D76">
        <w:rPr>
          <w:b w:val="0"/>
        </w:rPr>
        <w:instrText xml:space="preserve"> SEQ Figure \* ARABIC </w:instrText>
      </w:r>
      <w:r w:rsidR="00417DB7" w:rsidRPr="00052D76">
        <w:rPr>
          <w:b w:val="0"/>
        </w:rPr>
        <w:fldChar w:fldCharType="separate"/>
      </w:r>
      <w:r>
        <w:rPr>
          <w:b w:val="0"/>
          <w:noProof/>
        </w:rPr>
        <w:t>6</w:t>
      </w:r>
      <w:r w:rsidR="00417DB7" w:rsidRPr="00052D76">
        <w:rPr>
          <w:b w:val="0"/>
        </w:rPr>
        <w:fldChar w:fldCharType="end"/>
      </w:r>
      <w:bookmarkEnd w:id="112"/>
      <w:r w:rsidRPr="00052D76">
        <w:rPr>
          <w:b w:val="0"/>
        </w:rPr>
        <w:t>: Example of structure</w:t>
      </w:r>
    </w:p>
    <w:p w:rsidR="00753B38" w:rsidRPr="002852A9" w:rsidRDefault="00C36465" w:rsidP="00753B38">
      <w:pPr>
        <w:ind w:right="0"/>
        <w:jc w:val="both"/>
      </w:pPr>
      <w:r>
        <w:tab/>
        <w:t xml:space="preserve">However, that is not always true. The player could have made other actions against the enemy, which </w:t>
      </w:r>
      <w:proofErr w:type="gramStart"/>
      <w:r>
        <w:t xml:space="preserve">are </w:t>
      </w:r>
      <w:r>
        <w:lastRenderedPageBreak/>
        <w:t>also considered</w:t>
      </w:r>
      <w:proofErr w:type="gramEnd"/>
      <w:r>
        <w:t xml:space="preserve"> a form of attack, such as casting a spell, or a special attack maneuver</w:t>
      </w:r>
      <w:r w:rsidR="00F333E4">
        <w:t xml:space="preserve">, or even healing himself in order to survive. These actions </w:t>
      </w:r>
      <w:proofErr w:type="gramStart"/>
      <w:r w:rsidR="00F333E4">
        <w:t>are not duplicate</w:t>
      </w:r>
      <w:r w:rsidR="004B4506">
        <w:t>d</w:t>
      </w:r>
      <w:proofErr w:type="gramEnd"/>
      <w:r w:rsidR="00F333E4">
        <w:t>, but can still be encapsulated for</w:t>
      </w:r>
      <w:ins w:id="113" w:author="Kohwalter" w:date="2012-09-12T16:40:00Z">
        <w:r w:rsidR="00501EE6">
          <w:t xml:space="preserve"> a </w:t>
        </w:r>
        <w:del w:id="114" w:author="leomurta" w:date="2012-09-13T17:01:00Z">
          <w:r w:rsidR="00501EE6" w:rsidDel="00E55FBA">
            <w:delText>broader</w:delText>
          </w:r>
        </w:del>
      </w:ins>
      <w:ins w:id="115" w:author="leomurta" w:date="2012-09-13T17:01:00Z">
        <w:r w:rsidR="00E55FBA">
          <w:t>superficial</w:t>
        </w:r>
      </w:ins>
      <w:r w:rsidR="00F333E4">
        <w:t xml:space="preserve"> analysis</w:t>
      </w:r>
      <w:ins w:id="116" w:author="Kohwalter" w:date="2012-09-12T16:40:00Z">
        <w:r w:rsidR="00501EE6">
          <w:t xml:space="preserve">, and if necessary </w:t>
        </w:r>
      </w:ins>
      <w:ins w:id="117" w:author="leomurta" w:date="2012-09-13T17:01:00Z">
        <w:r w:rsidR="00E55FBA">
          <w:t xml:space="preserve">can </w:t>
        </w:r>
      </w:ins>
      <w:ins w:id="118" w:author="Kohwalter" w:date="2012-09-12T16:40:00Z">
        <w:r w:rsidR="00501EE6">
          <w:t xml:space="preserve">be expanded for a </w:t>
        </w:r>
      </w:ins>
      <w:ins w:id="119" w:author="Kohwalter" w:date="2012-09-12T17:07:00Z">
        <w:del w:id="120" w:author="leomurta" w:date="2012-09-13T17:01:00Z">
          <w:r w:rsidR="00A87A14" w:rsidDel="00E55FBA">
            <w:delText>complete</w:delText>
          </w:r>
        </w:del>
      </w:ins>
      <w:ins w:id="121" w:author="leomurta" w:date="2012-09-13T17:01:00Z">
        <w:r w:rsidR="00E55FBA">
          <w:t>detailed</w:t>
        </w:r>
      </w:ins>
      <w:ins w:id="122" w:author="Kohwalter" w:date="2012-09-12T16:40:00Z">
        <w:r w:rsidR="00501EE6">
          <w:t xml:space="preserve"> </w:t>
        </w:r>
      </w:ins>
      <w:ins w:id="123" w:author="Kohwalter" w:date="2012-09-12T16:41:00Z">
        <w:r w:rsidR="00501EE6">
          <w:t>analysis</w:t>
        </w:r>
      </w:ins>
      <w:r w:rsidR="00F333E4">
        <w:t xml:space="preserve">. </w:t>
      </w:r>
      <w:ins w:id="124" w:author="Kohwalter" w:date="2012-09-12T17:07:00Z">
        <w:r w:rsidR="00E9322D">
          <w:t>Note that a</w:t>
        </w:r>
      </w:ins>
      <w:ins w:id="125" w:author="Kohwalter" w:date="2012-09-12T16:41:00Z">
        <w:r w:rsidR="00501EE6">
          <w:t>ll collected information</w:t>
        </w:r>
      </w:ins>
      <w:ins w:id="126" w:author="Kohwalter" w:date="2012-09-12T16:42:00Z">
        <w:r w:rsidR="00501EE6">
          <w:t xml:space="preserve"> is</w:t>
        </w:r>
      </w:ins>
      <w:ins w:id="127" w:author="Kohwalter" w:date="2012-09-12T16:41:00Z">
        <w:r w:rsidR="00501EE6">
          <w:t xml:space="preserve"> preserved</w:t>
        </w:r>
      </w:ins>
      <w:ins w:id="128" w:author="Micro" w:date="2012-09-13T08:49:00Z">
        <w:r w:rsidR="00717647">
          <w:t xml:space="preserve"> and</w:t>
        </w:r>
      </w:ins>
      <w:ins w:id="129" w:author="Kohwalter" w:date="2012-09-12T16:42:00Z">
        <w:del w:id="130" w:author="Micro" w:date="2012-09-13T08:49:00Z">
          <w:r w:rsidR="00501EE6" w:rsidDel="00717647">
            <w:delText>,</w:delText>
          </w:r>
        </w:del>
      </w:ins>
      <w:ins w:id="131" w:author="Kohwalter" w:date="2012-09-12T16:41:00Z">
        <w:r w:rsidR="00501EE6">
          <w:t xml:space="preserve"> </w:t>
        </w:r>
      </w:ins>
      <w:ins w:id="132" w:author="Kohwalter" w:date="2012-09-12T16:42:00Z">
        <w:r w:rsidR="00501EE6">
          <w:t>the only change</w:t>
        </w:r>
      </w:ins>
      <w:ins w:id="133" w:author="Kohwalter" w:date="2012-09-12T17:07:00Z">
        <w:r w:rsidR="00A87A14">
          <w:t xml:space="preserve"> made</w:t>
        </w:r>
      </w:ins>
      <w:ins w:id="134" w:author="Kohwalter" w:date="2012-09-12T16:42:00Z">
        <w:r w:rsidR="00501EE6">
          <w:t xml:space="preserve"> is </w:t>
        </w:r>
      </w:ins>
      <w:ins w:id="135" w:author="leomurta" w:date="2012-09-13T17:01:00Z">
        <w:r w:rsidR="00E55FBA">
          <w:t xml:space="preserve">on </w:t>
        </w:r>
      </w:ins>
      <w:ins w:id="136" w:author="Kohwalter" w:date="2012-09-12T16:42:00Z">
        <w:r w:rsidR="00501EE6">
          <w:t xml:space="preserve">how it </w:t>
        </w:r>
        <w:proofErr w:type="gramStart"/>
        <w:r w:rsidR="00501EE6">
          <w:t>is displayed</w:t>
        </w:r>
        <w:proofErr w:type="gramEnd"/>
        <w:r w:rsidR="00501EE6">
          <w:t xml:space="preserve">. </w:t>
        </w:r>
      </w:ins>
      <w:r>
        <w:t xml:space="preserve">Since provenance is an analysis from the present to the past, the outcome of the battle </w:t>
      </w:r>
      <w:proofErr w:type="gramStart"/>
      <w:r>
        <w:t>is already known</w:t>
      </w:r>
      <w:proofErr w:type="gramEnd"/>
      <w:r>
        <w:t xml:space="preserve">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w:t>
      </w:r>
      <w:proofErr w:type="gramStart"/>
      <w:r w:rsidR="00F333E4">
        <w:t>can be simplified</w:t>
      </w:r>
      <w:proofErr w:type="gramEnd"/>
      <w:r w:rsidR="00F333E4">
        <w:t xml:space="preserve"> to just one node </w:t>
      </w:r>
      <w:del w:id="137" w:author="Kohwalter" w:date="2012-09-12T16:46:00Z">
        <w:r w:rsidR="00F333E4" w:rsidDel="00501EE6">
          <w:delText xml:space="preserve">saying </w:delText>
        </w:r>
      </w:del>
      <w:ins w:id="138" w:author="Kohwalter" w:date="2012-09-12T16:46:00Z">
        <w:r w:rsidR="00501EE6">
          <w:t xml:space="preserve">representing </w:t>
        </w:r>
      </w:ins>
      <w:r w:rsidR="00F333E4">
        <w:t xml:space="preserve">that the player attacked the enemy and was victorious. However, if the combat was challenging or the player lost, it </w:t>
      </w:r>
      <w:r w:rsidR="00CB6549">
        <w:t>is</w:t>
      </w:r>
      <w:r w:rsidR="00F333E4">
        <w:t xml:space="preserve"> interesting to </w:t>
      </w:r>
      <w:del w:id="139" w:author="Kohwalter" w:date="2012-09-12T16:46:00Z">
        <w:r w:rsidR="00F333E4" w:rsidDel="00501EE6">
          <w:delText xml:space="preserve">preserve </w:delText>
        </w:r>
      </w:del>
      <w:ins w:id="140" w:author="Kohwalter" w:date="2012-09-12T16:46:00Z">
        <w:r w:rsidR="00501EE6">
          <w:t xml:space="preserve">show </w:t>
        </w:r>
      </w:ins>
      <w:del w:id="141" w:author="Kohwalter" w:date="2012-09-12T16:46:00Z">
        <w:r w:rsidR="00F333E4" w:rsidDel="00501EE6">
          <w:delText xml:space="preserve">the </w:delText>
        </w:r>
      </w:del>
      <w:ins w:id="142" w:author="Kohwalter" w:date="2012-09-12T16:46:00Z">
        <w:r w:rsidR="00501EE6">
          <w:t xml:space="preserve">all </w:t>
        </w:r>
      </w:ins>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ins w:id="143" w:author="Kohwalter" w:date="2012-09-12T16:47:00Z">
        <w:r w:rsidR="00501EE6">
          <w:t xml:space="preserve"> </w:t>
        </w:r>
      </w:ins>
      <w:ins w:id="144" w:author="Micro" w:date="2012-09-13T08:50:00Z">
        <w:r w:rsidR="00717647">
          <w:t xml:space="preserve">The </w:t>
        </w:r>
      </w:ins>
      <w:ins w:id="145" w:author="Kohwalter" w:date="2012-09-12T16:47:00Z">
        <w:del w:id="146" w:author="Micro" w:date="2012-09-13T08:50:00Z">
          <w:r w:rsidR="00501EE6" w:rsidDel="00717647">
            <w:delText>W</w:delText>
          </w:r>
        </w:del>
      </w:ins>
      <w:ins w:id="147" w:author="Micro" w:date="2012-09-13T08:50:00Z">
        <w:r w:rsidR="00717647">
          <w:t>w</w:t>
        </w:r>
      </w:ins>
      <w:ins w:id="148" w:author="Kohwalter" w:date="2012-09-12T16:47:00Z">
        <w:r w:rsidR="00501EE6">
          <w:t>ays to determine which group</w:t>
        </w:r>
      </w:ins>
      <w:ins w:id="149" w:author="Kohwalter" w:date="2012-09-12T19:07:00Z">
        <w:r w:rsidR="00C76C0B">
          <w:t>s</w:t>
        </w:r>
      </w:ins>
      <w:ins w:id="150" w:author="Kohwalter" w:date="2012-09-12T16:47:00Z">
        <w:r w:rsidR="00501EE6">
          <w:t xml:space="preserve"> of actions </w:t>
        </w:r>
        <w:proofErr w:type="gramStart"/>
        <w:r w:rsidR="00501EE6">
          <w:t xml:space="preserve">can be </w:t>
        </w:r>
      </w:ins>
      <w:ins w:id="151" w:author="Kohwalter" w:date="2012-09-12T19:07:00Z">
        <w:r w:rsidR="00C76C0B">
          <w:t>encapsulated</w:t>
        </w:r>
      </w:ins>
      <w:proofErr w:type="gramEnd"/>
      <w:ins w:id="152" w:author="Kohwalter" w:date="2012-09-12T16:47:00Z">
        <w:r w:rsidR="00501EE6">
          <w:t xml:space="preserve"> </w:t>
        </w:r>
      </w:ins>
      <w:ins w:id="153" w:author="Kohwalter" w:date="2012-09-12T19:07:00Z">
        <w:r w:rsidR="00C76C0B">
          <w:t>to</w:t>
        </w:r>
      </w:ins>
      <w:ins w:id="154" w:author="Kohwalter" w:date="2012-09-12T16:47:00Z">
        <w:r w:rsidR="00501EE6">
          <w:t xml:space="preserve"> only one node</w:t>
        </w:r>
      </w:ins>
      <w:ins w:id="155" w:author="Kohwalter" w:date="2012-09-12T16:50:00Z">
        <w:r w:rsidR="0075303F">
          <w:t xml:space="preserve">, omitting all events </w:t>
        </w:r>
      </w:ins>
      <w:ins w:id="156" w:author="Kohwalter" w:date="2012-09-12T16:51:00Z">
        <w:r w:rsidR="0075303F">
          <w:t xml:space="preserve">in </w:t>
        </w:r>
        <w:r w:rsidR="0075303F" w:rsidRPr="002852A9">
          <w:t>that group</w:t>
        </w:r>
      </w:ins>
      <w:ins w:id="157" w:author="Kohwalter" w:date="2012-09-12T16:50:00Z">
        <w:r w:rsidR="0075303F" w:rsidRPr="002852A9">
          <w:t>,</w:t>
        </w:r>
      </w:ins>
      <w:ins w:id="158" w:author="Micro" w:date="2012-09-13T08:50:00Z">
        <w:r w:rsidR="00717647">
          <w:t xml:space="preserve"> is a future work </w:t>
        </w:r>
        <w:del w:id="159" w:author="leomurta" w:date="2012-09-13T17:02:00Z">
          <w:r w:rsidR="00717647" w:rsidDel="00E55FBA">
            <w:delText>for</w:delText>
          </w:r>
        </w:del>
      </w:ins>
      <w:ins w:id="160" w:author="leomurta" w:date="2012-09-13T17:02:00Z">
        <w:r w:rsidR="00E55FBA">
          <w:t>of</w:t>
        </w:r>
      </w:ins>
      <w:ins w:id="161" w:author="Micro" w:date="2012-09-13T08:50:00Z">
        <w:r w:rsidR="00717647">
          <w:t xml:space="preserve"> this research</w:t>
        </w:r>
      </w:ins>
      <w:ins w:id="162" w:author="Kohwalter" w:date="2012-09-12T16:47:00Z">
        <w:del w:id="163" w:author="Micro" w:date="2012-09-13T08:50:00Z">
          <w:r w:rsidR="00501EE6" w:rsidRPr="002852A9" w:rsidDel="00717647">
            <w:delText xml:space="preserve"> </w:delText>
          </w:r>
        </w:del>
      </w:ins>
      <w:ins w:id="164" w:author="Kohwalter" w:date="2012-09-12T16:48:00Z">
        <w:del w:id="165" w:author="Micro" w:date="2012-09-13T08:50:00Z">
          <w:r w:rsidR="00501EE6" w:rsidRPr="002852A9" w:rsidDel="00717647">
            <w:delText>will be</w:delText>
          </w:r>
        </w:del>
      </w:ins>
      <w:ins w:id="166" w:author="Kohwalter" w:date="2012-09-12T16:47:00Z">
        <w:del w:id="167" w:author="Micro" w:date="2012-09-13T08:50:00Z">
          <w:r w:rsidR="00501EE6" w:rsidRPr="002852A9" w:rsidDel="00717647">
            <w:delText xml:space="preserve"> researched</w:delText>
          </w:r>
        </w:del>
        <w:r w:rsidR="00501EE6" w:rsidRPr="002852A9">
          <w:t>.</w:t>
        </w:r>
      </w:ins>
      <w:ins w:id="168" w:author="Kohwalter" w:date="2012-09-12T19:07:00Z">
        <w:r w:rsidR="00C76C0B">
          <w:t xml:space="preserve"> However, such decisions are also dependable of the context.</w:t>
        </w:r>
      </w:ins>
    </w:p>
    <w:p w:rsidR="00121EDC" w:rsidRDefault="007D664E" w:rsidP="00F75F1F">
      <w:pPr>
        <w:pStyle w:val="Ttulo1"/>
        <w:ind w:right="0"/>
      </w:pPr>
      <w:bookmarkStart w:id="169" w:name="_Ref329254750"/>
      <w:r>
        <w:t>Evaluation</w:t>
      </w:r>
      <w:bookmarkEnd w:id="16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417DB7">
        <w:fldChar w:fldCharType="begin"/>
      </w:r>
      <w:r w:rsidR="0076257A">
        <w:instrText xml:space="preserve"> ADDIN ZOTERO_ITEM CSL_CITATION {"citationID":"GdBoMwTt","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417DB7">
        <w:fldChar w:fldCharType="separate"/>
      </w:r>
      <w:r w:rsidR="0076257A" w:rsidRPr="0076257A">
        <w:rPr>
          <w:szCs w:val="21"/>
        </w:rPr>
        <w:t>[Kohwalter et al. 2011]</w:t>
      </w:r>
      <w:r w:rsidR="00417DB7">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417DB7">
        <w:fldChar w:fldCharType="begin"/>
      </w:r>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417DB7">
        <w:fldChar w:fldCharType="separate"/>
      </w:r>
      <w:r w:rsidR="00446950" w:rsidRPr="00446950">
        <w:rPr>
          <w:szCs w:val="21"/>
        </w:rPr>
        <w:t>[Higgins 2010]</w:t>
      </w:r>
      <w:r w:rsidR="00417DB7">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proofErr w:type="gramStart"/>
      <w:r w:rsidR="00402416">
        <w:t>have</w:t>
      </w:r>
      <w:proofErr w:type="gramEnd"/>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w:t>
      </w:r>
      <w:proofErr w:type="gramStart"/>
      <w:r w:rsidR="00402416">
        <w:t>is completed and delivered to the customer,</w:t>
      </w:r>
      <w:proofErr w:type="gramEnd"/>
      <w:r w:rsidR="00402416">
        <w:t xml:space="preserve">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w:t>
      </w:r>
      <w:r w:rsidRPr="000F0AEA">
        <w:lastRenderedPageBreak/>
        <w:t xml:space="preserve">define the employee working competence.  With the specialization system, it is possible for employees to undergo training to learn new </w:t>
      </w:r>
      <w:r w:rsidR="00021C07" w:rsidRPr="000F0AEA">
        <w:t xml:space="preserve">sets of </w:t>
      </w:r>
      <w:r w:rsidRPr="000F0AEA">
        <w:t xml:space="preserve">skills. </w:t>
      </w:r>
      <w:proofErr w:type="gramStart"/>
      <w:r w:rsidRPr="000F0AEA">
        <w:t>Also</w:t>
      </w:r>
      <w:proofErr w:type="gramEnd"/>
      <w:r w:rsidRPr="000F0AEA">
        <w:t xml:space="preserve"> the concepts of working hours, morale, and stamina are used to modify the employee’s productivity. </w:t>
      </w:r>
      <w:fldSimple w:instr=" REF _Ref335239141 \h  \* MERGEFORMAT ">
        <w:r w:rsidR="000275E6" w:rsidRPr="000275E6">
          <w:t>Figure 7</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lang w:val="pt-BR" w:eastAsia="pt-BR"/>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Legenda"/>
        <w:framePr w:hSpace="187" w:wrap="around" w:hAnchor="text" w:yAlign="top"/>
        <w:jc w:val="center"/>
        <w:rPr>
          <w:b w:val="0"/>
        </w:rPr>
      </w:pPr>
      <w:bookmarkStart w:id="170" w:name="_Ref335239141"/>
      <w:r w:rsidRPr="00052D76">
        <w:rPr>
          <w:b w:val="0"/>
        </w:rPr>
        <w:t xml:space="preserve">Figure </w:t>
      </w:r>
      <w:r w:rsidR="00417DB7" w:rsidRPr="00052D76">
        <w:rPr>
          <w:b w:val="0"/>
        </w:rPr>
        <w:fldChar w:fldCharType="begin"/>
      </w:r>
      <w:r w:rsidRPr="00052D76">
        <w:rPr>
          <w:b w:val="0"/>
        </w:rPr>
        <w:instrText xml:space="preserve"> SEQ Figure \* ARABIC </w:instrText>
      </w:r>
      <w:r w:rsidR="00417DB7" w:rsidRPr="00052D76">
        <w:rPr>
          <w:b w:val="0"/>
        </w:rPr>
        <w:fldChar w:fldCharType="separate"/>
      </w:r>
      <w:r w:rsidR="000275E6">
        <w:rPr>
          <w:b w:val="0"/>
          <w:noProof/>
        </w:rPr>
        <w:t>7</w:t>
      </w:r>
      <w:r w:rsidR="00417DB7" w:rsidRPr="00052D76">
        <w:rPr>
          <w:b w:val="0"/>
        </w:rPr>
        <w:fldChar w:fldCharType="end"/>
      </w:r>
      <w:bookmarkEnd w:id="170"/>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Ttulo2"/>
        <w:ind w:right="0"/>
      </w:pPr>
      <w:r>
        <w:lastRenderedPageBreak/>
        <w:t>Adapting SDM for the proposed framework</w:t>
      </w:r>
    </w:p>
    <w:p w:rsidR="0075303F" w:rsidRDefault="00417DB7" w:rsidP="0075303F">
      <w:pPr>
        <w:ind w:right="0"/>
        <w:jc w:val="both"/>
        <w:rPr>
          <w:ins w:id="171" w:author="Kohwalter" w:date="2012-09-12T17:51:00Z"/>
        </w:rPr>
      </w:pPr>
      <w:r>
        <w:rPr>
          <w:noProof/>
          <w:lang w:val="pt-BR" w:eastAsia="pt-BR"/>
        </w:rPr>
        <w:pict>
          <v:shapetype id="_x0000_t202" coordsize="21600,21600" o:spt="202" path="m,l,21600r21600,l21600,xe">
            <v:stroke joinstyle="miter"/>
            <v:path gradientshapeok="t" o:connecttype="rect"/>
          </v:shapetype>
          <v:shape id="Text Box 13" o:spid="_x0000_s1026" type="#_x0000_t202" style="position:absolute;left:0;text-align:left;margin-left:-3.4pt;margin-top:326.15pt;width:462.75pt;height:25.75pt;z-index:2516776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1C0C65" w:rsidRDefault="004A450C" w:rsidP="006E4496">
                  <w:pPr>
                    <w:jc w:val="center"/>
                  </w:pPr>
                  <w:bookmarkStart w:id="172" w:name="_Ref330394072"/>
                  <w:proofErr w:type="gramStart"/>
                  <w:r>
                    <w:t xml:space="preserve">Figure </w:t>
                  </w:r>
                  <w:r w:rsidR="00417DB7">
                    <w:fldChar w:fldCharType="begin"/>
                  </w:r>
                  <w:r w:rsidR="00850D77">
                    <w:instrText xml:space="preserve"> SEQ Figure \* ARABIC </w:instrText>
                  </w:r>
                  <w:r w:rsidR="00417DB7">
                    <w:fldChar w:fldCharType="separate"/>
                  </w:r>
                  <w:r w:rsidR="00052D76">
                    <w:rPr>
                      <w:noProof/>
                    </w:rPr>
                    <w:t>8</w:t>
                  </w:r>
                  <w:r w:rsidR="00417DB7">
                    <w:rPr>
                      <w:noProof/>
                    </w:rPr>
                    <w:fldChar w:fldCharType="end"/>
                  </w:r>
                  <w:bookmarkEnd w:id="172"/>
                  <w:r>
                    <w:t xml:space="preserve">: </w:t>
                  </w:r>
                  <w:r w:rsidRPr="00D971CD">
                    <w:t>Analyst Decision Tree Example.</w:t>
                  </w:r>
                  <w:proofErr w:type="gramEnd"/>
                  <w:r w:rsidRPr="00D971CD">
                    <w:t xml:space="preserve"> Orange boxes represent end nodes (tasks). Red boxes are value evaluation. Green lines represent probabilistic paths and blue lines are decision paths.</w:t>
                  </w:r>
                </w:p>
              </w:txbxContent>
            </v:textbox>
            <w10:wrap type="topAndBottom" anchorx="margin"/>
          </v:shape>
        </w:pict>
      </w:r>
      <w:r w:rsidR="00740689">
        <w:t xml:space="preserve">Some changes </w:t>
      </w:r>
      <w:proofErr w:type="gramStart"/>
      <w:r w:rsidR="00740689">
        <w:t>were made</w:t>
      </w:r>
      <w:proofErr w:type="gramEnd"/>
      <w:r w:rsidR="00740689">
        <w:t xml:space="preserv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rsidR="00740689">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proofErr w:type="gramStart"/>
      <w:r>
        <w:t>analysts</w:t>
      </w:r>
      <w:proofErr w:type="gramEnd"/>
      <w:r>
        <w:t xml:space="preserve"> tasks are illustrated in </w:t>
      </w:r>
      <w:r w:rsidR="00417DB7">
        <w:fldChar w:fldCharType="begin"/>
      </w:r>
      <w:r>
        <w:instrText xml:space="preserve"> REF _Ref330394072 \h </w:instrText>
      </w:r>
      <w:r w:rsidR="00417DB7">
        <w:fldChar w:fldCharType="separate"/>
      </w:r>
      <w:r w:rsidR="000275E6">
        <w:t xml:space="preserve">Figure </w:t>
      </w:r>
      <w:r w:rsidR="000275E6">
        <w:rPr>
          <w:noProof/>
        </w:rPr>
        <w:t>8</w:t>
      </w:r>
      <w:r w:rsidR="00417DB7">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881ABB" w:rsidP="00F75F1F">
      <w:pPr>
        <w:ind w:right="0"/>
        <w:jc w:val="both"/>
      </w:pPr>
      <w:r>
        <w:rPr>
          <w:noProof/>
          <w:lang w:val="pt-BR" w:eastAsia="pt-BR"/>
        </w:rPr>
        <w:lastRenderedPageBreak/>
        <w:drawing>
          <wp:anchor distT="0" distB="0" distL="114300" distR="114300" simplePos="0" relativeHeight="251665408" behindDoc="0" locked="0" layoutInCell="1" allowOverlap="1">
            <wp:simplePos x="0" y="0"/>
            <wp:positionH relativeFrom="margin">
              <wp:posOffset>167640</wp:posOffset>
            </wp:positionH>
            <wp:positionV relativeFrom="margin">
              <wp:posOffset>5640070</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000106C4">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rsidR="000106C4">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w:t>
      </w:r>
      <w:proofErr w:type="gramStart"/>
      <w:r w:rsidR="00B71939">
        <w:t>;</w:t>
      </w:r>
      <w:proofErr w:type="gramEnd"/>
      <w:r w:rsidR="00B71939">
        <w:t xml:space="preserve">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lang w:val="pt-BR" w:eastAsia="pt-BR"/>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Legenda"/>
        <w:framePr w:hSpace="187" w:wrap="around" w:hAnchor="margin" w:xAlign="right" w:yAlign="top"/>
        <w:jc w:val="center"/>
        <w:rPr>
          <w:b w:val="0"/>
        </w:rPr>
      </w:pPr>
      <w:bookmarkStart w:id="173" w:name="_Ref335239253"/>
      <w:r w:rsidRPr="00052D76">
        <w:rPr>
          <w:b w:val="0"/>
        </w:rPr>
        <w:t xml:space="preserve">Figure </w:t>
      </w:r>
      <w:r w:rsidR="00417DB7" w:rsidRPr="00052D76">
        <w:rPr>
          <w:b w:val="0"/>
        </w:rPr>
        <w:fldChar w:fldCharType="begin"/>
      </w:r>
      <w:r w:rsidRPr="00052D76">
        <w:rPr>
          <w:b w:val="0"/>
        </w:rPr>
        <w:instrText xml:space="preserve"> SEQ Figure \* ARABIC </w:instrText>
      </w:r>
      <w:r w:rsidR="00417DB7" w:rsidRPr="00052D76">
        <w:rPr>
          <w:b w:val="0"/>
        </w:rPr>
        <w:fldChar w:fldCharType="separate"/>
      </w:r>
      <w:r w:rsidR="000275E6">
        <w:rPr>
          <w:b w:val="0"/>
          <w:noProof/>
        </w:rPr>
        <w:t>9</w:t>
      </w:r>
      <w:r w:rsidR="00417DB7" w:rsidRPr="00052D76">
        <w:rPr>
          <w:b w:val="0"/>
        </w:rPr>
        <w:fldChar w:fldCharType="end"/>
      </w:r>
      <w:bookmarkEnd w:id="173"/>
      <w:r w:rsidRPr="00052D76">
        <w:rPr>
          <w:b w:val="0"/>
        </w:rPr>
        <w:t>: Task Configuration window</w:t>
      </w:r>
    </w:p>
    <w:p w:rsidR="00AF180C" w:rsidRDefault="000106C4" w:rsidP="00F75F1F">
      <w:pPr>
        <w:ind w:right="0"/>
        <w:jc w:val="both"/>
      </w:pPr>
      <w:r>
        <w:tab/>
      </w:r>
      <w:r w:rsidR="00AF180C">
        <w:t xml:space="preserve">With the new programmer's task of refactoring, a new aspect </w:t>
      </w:r>
      <w:proofErr w:type="gramStart"/>
      <w:r w:rsidR="00AF180C">
        <w:t>was introduced</w:t>
      </w:r>
      <w:proofErr w:type="gramEnd"/>
      <w:r w:rsidR="00AF180C">
        <w:t xml:space="preserve"> in the software development, which is the quality of the code. This quality influences the probability of removing and introducing bugs in the software. </w:t>
      </w:r>
      <w:proofErr w:type="gramStart"/>
      <w:r w:rsidR="00AF180C">
        <w:t>Also</w:t>
      </w:r>
      <w:proofErr w:type="gramEnd"/>
      <w:r w:rsidR="00AF180C">
        <w:t xml:space="preserve">, the quality of the code is directly affect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t>
      </w:r>
      <w:proofErr w:type="gramStart"/>
      <w:r w:rsidR="006D6C5E">
        <w:t xml:space="preserve">were </w:t>
      </w:r>
      <w:r w:rsidR="000E2279">
        <w:t>made</w:t>
      </w:r>
      <w:proofErr w:type="gramEnd"/>
      <w:r w:rsidR="006D6C5E">
        <w:t xml:space="preserve"> in the structure of the game to accommodate them.</w:t>
      </w:r>
      <w:r w:rsidR="000E2279">
        <w:t xml:space="preserve"> The first change </w:t>
      </w:r>
      <w:proofErr w:type="gramStart"/>
      <w:r w:rsidR="000E2279">
        <w:t>was related</w:t>
      </w:r>
      <w:proofErr w:type="gramEnd"/>
      <w:r w:rsidR="000E2279">
        <w:t xml:space="preserve"> to test cases and software bugs. Because of different test cases available and performed by different roles, it was necessary to expand the way bugs </w:t>
      </w:r>
      <w:proofErr w:type="gramStart"/>
      <w:r w:rsidR="000E2279">
        <w:t>are represented</w:t>
      </w:r>
      <w:proofErr w:type="gramEnd"/>
      <w:r w:rsidR="000E2279">
        <w:t xml:space="preserve">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0275E6" w:rsidRPr="000275E6">
          <w:t>Figure 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w:t>
      </w:r>
      <w:r w:rsidR="00C92373">
        <w:lastRenderedPageBreak/>
        <w:t xml:space="preserve">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w:t>
      </w:r>
      <w:proofErr w:type="gramStart"/>
      <w:r w:rsidR="00C92373">
        <w:t>can be determined</w:t>
      </w:r>
      <w:proofErr w:type="gramEnd"/>
      <w:r w:rsidR="00C92373">
        <w:t xml:space="preserve">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t>
      </w:r>
      <w:proofErr w:type="gramStart"/>
      <w:r w:rsidR="000D2BA4">
        <w:t>was based</w:t>
      </w:r>
      <w:proofErr w:type="gramEnd"/>
      <w:r w:rsidR="000D2BA4">
        <w:t xml:space="preserve">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w:t>
      </w:r>
      <w:proofErr w:type="gramStart"/>
      <w:r>
        <w:t>are multiplied</w:t>
      </w:r>
      <w:proofErr w:type="gramEnd"/>
      <w:r>
        <w:t xml:space="preserve">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t>
      </w:r>
      <w:proofErr w:type="gramStart"/>
      <w:r>
        <w:t>were made</w:t>
      </w:r>
      <w:proofErr w:type="gramEnd"/>
      <w:r>
        <w:t xml:space="preserv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w:t>
      </w:r>
      <w:proofErr w:type="gramStart"/>
      <w:r>
        <w:t>are performed</w:t>
      </w:r>
      <w:proofErr w:type="gramEnd"/>
      <w:r>
        <w:t xml:space="preserve"> may vary depending on the situation. As such, the decision process </w:t>
      </w:r>
      <w:proofErr w:type="gramStart"/>
      <w:r>
        <w:t>is influenced</w:t>
      </w:r>
      <w:proofErr w:type="gramEnd"/>
      <w:r>
        <w:t xml:space="preserve"> by internal reasons, </w:t>
      </w:r>
      <w:r w:rsidR="007A0A2E">
        <w:t>generated by the</w:t>
      </w:r>
      <w:r>
        <w:t xml:space="preserve"> employee</w:t>
      </w:r>
      <w:r w:rsidR="007A0A2E">
        <w:t xml:space="preserve"> himself</w:t>
      </w:r>
      <w:r>
        <w:t xml:space="preserve">, and external reasons, decisions made by the player or staff manager. </w:t>
      </w:r>
      <w:r w:rsidR="00417DB7">
        <w:fldChar w:fldCharType="begin"/>
      </w:r>
      <w:r w:rsidR="00923EC4">
        <w:instrText xml:space="preserve"> REF _Ref330394072 \h </w:instrText>
      </w:r>
      <w:r w:rsidR="00417DB7">
        <w:fldChar w:fldCharType="separate"/>
      </w:r>
      <w:r w:rsidR="000275E6">
        <w:t xml:space="preserve">Figure </w:t>
      </w:r>
      <w:r w:rsidR="000275E6">
        <w:rPr>
          <w:noProof/>
        </w:rPr>
        <w:t>8</w:t>
      </w:r>
      <w:r w:rsidR="00417DB7">
        <w:fldChar w:fldCharType="end"/>
      </w:r>
      <w:r w:rsidR="00923EC4">
        <w:t xml:space="preserve"> </w:t>
      </w:r>
      <w:r>
        <w:t>illustrates an example of such decision tree, belonging to the analyst role</w:t>
      </w:r>
      <w:r w:rsidR="009F7F31">
        <w:t xml:space="preserve"> and </w:t>
      </w:r>
      <w:fldSimple w:instr=" REF _Ref335239253 \h  \* MERGEFORMAT ">
        <w:r w:rsidR="000275E6" w:rsidRPr="000275E6">
          <w:t>Figure 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 xml:space="preserve">decision trees allows the variety of actions performed by each role. These </w:t>
      </w:r>
      <w:r>
        <w:lastRenderedPageBreak/>
        <w:t>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Ttulo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417DB7">
        <w:fldChar w:fldCharType="begin"/>
      </w:r>
      <w:r w:rsidR="009E7E4C">
        <w:instrText xml:space="preserve"> REF _Ref330394550 \r \h </w:instrText>
      </w:r>
      <w:r w:rsidR="00417DB7">
        <w:fldChar w:fldCharType="separate"/>
      </w:r>
      <w:r w:rsidR="000275E6">
        <w:t>3.3</w:t>
      </w:r>
      <w:r w:rsidR="00417DB7">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0275E6" w:rsidRPr="00EF2E52">
          <w:t xml:space="preserve">Figure </w:t>
        </w:r>
        <w:r w:rsidR="000275E6" w:rsidRPr="000275E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t>
      </w:r>
      <w:proofErr w:type="gramStart"/>
      <w:r>
        <w:t>was performed</w:t>
      </w:r>
      <w:proofErr w:type="gramEnd"/>
      <w:r>
        <w:t xml:space="preserve">,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w:t>
      </w:r>
      <w:proofErr w:type="gramStart"/>
      <w:r>
        <w:t>are grouped</w:t>
      </w:r>
      <w:proofErr w:type="gramEnd"/>
      <w:r>
        <w:t xml:space="preserve">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0275E6" w:rsidRPr="009B6E0A">
          <w:t xml:space="preserve">Figure </w:t>
        </w:r>
        <w:r w:rsidR="000275E6" w:rsidRPr="000275E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w:t>
      </w:r>
      <w:proofErr w:type="gramStart"/>
      <w:r w:rsidR="008C2FE5">
        <w:t>hand</w:t>
      </w:r>
      <w:proofErr w:type="gramEnd"/>
      <w:r w:rsidR="008C2FE5">
        <w:t xml:space="preserve">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0275E6" w:rsidRPr="00EF2E52">
          <w:t xml:space="preserve">Figure </w:t>
        </w:r>
        <w:r w:rsidR="000275E6" w:rsidRPr="000275E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Ttulo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lang w:val="pt-BR" w:eastAsia="pt-BR"/>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Legenda"/>
        <w:framePr w:hSpace="187" w:wrap="around" w:hAnchor="margin" w:yAlign="bottom"/>
        <w:spacing w:before="120" w:beforeAutospacing="0"/>
        <w:jc w:val="center"/>
        <w:rPr>
          <w:b w:val="0"/>
        </w:rPr>
      </w:pPr>
      <w:bookmarkStart w:id="174" w:name="_Ref331594968"/>
      <w:r w:rsidRPr="00EF2E52">
        <w:rPr>
          <w:b w:val="0"/>
        </w:rPr>
        <w:t xml:space="preserve">Figure </w:t>
      </w:r>
      <w:r w:rsidR="00417DB7" w:rsidRPr="00EF2E52">
        <w:rPr>
          <w:b w:val="0"/>
        </w:rPr>
        <w:fldChar w:fldCharType="begin"/>
      </w:r>
      <w:r w:rsidRPr="00EF2E52">
        <w:rPr>
          <w:b w:val="0"/>
        </w:rPr>
        <w:instrText xml:space="preserve"> SEQ Figure \* ARABIC </w:instrText>
      </w:r>
      <w:r w:rsidR="00417DB7" w:rsidRPr="00EF2E52">
        <w:rPr>
          <w:b w:val="0"/>
        </w:rPr>
        <w:fldChar w:fldCharType="separate"/>
      </w:r>
      <w:r w:rsidR="000275E6">
        <w:rPr>
          <w:b w:val="0"/>
          <w:noProof/>
        </w:rPr>
        <w:t>10</w:t>
      </w:r>
      <w:r w:rsidR="00417DB7" w:rsidRPr="00EF2E52">
        <w:rPr>
          <w:b w:val="0"/>
        </w:rPr>
        <w:fldChar w:fldCharType="end"/>
      </w:r>
      <w:bookmarkEnd w:id="174"/>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proofErr w:type="gramStart"/>
      <w:r w:rsidR="008B56D7">
        <w:t xml:space="preserve">should </w:t>
      </w:r>
      <w:r>
        <w:t>be exported</w:t>
      </w:r>
      <w:proofErr w:type="gramEnd"/>
      <w:r>
        <w:t xml:space="preserve">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proofErr w:type="gramStart"/>
      <w:r w:rsidR="008B56D7">
        <w:t xml:space="preserve">are </w:t>
      </w:r>
      <w:r w:rsidR="00806218">
        <w:t>influenced</w:t>
      </w:r>
      <w:proofErr w:type="gramEnd"/>
      <w:r w:rsidR="00806218">
        <w:t xml:space="preserve">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w:t>
      </w:r>
      <w:r>
        <w:lastRenderedPageBreak/>
        <w:t xml:space="preserve">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Legenda"/>
        <w:framePr w:hSpace="187" w:wrap="around" w:hAnchor="margin" w:xAlign="right" w:yAlign="top"/>
        <w:jc w:val="center"/>
      </w:pPr>
      <w:r>
        <w:rPr>
          <w:noProof/>
          <w:lang w:val="pt-BR" w:eastAsia="pt-BR"/>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Legenda"/>
        <w:framePr w:hSpace="187" w:wrap="around" w:hAnchor="margin" w:xAlign="right" w:yAlign="top"/>
        <w:spacing w:before="0" w:beforeAutospacing="0"/>
        <w:jc w:val="center"/>
        <w:rPr>
          <w:b w:val="0"/>
        </w:rPr>
      </w:pPr>
      <w:bookmarkStart w:id="175" w:name="_Ref329010710"/>
      <w:r w:rsidRPr="009B6E0A">
        <w:rPr>
          <w:b w:val="0"/>
        </w:rPr>
        <w:t xml:space="preserve">Figure </w:t>
      </w:r>
      <w:r w:rsidR="00417DB7" w:rsidRPr="009B6E0A">
        <w:rPr>
          <w:b w:val="0"/>
        </w:rPr>
        <w:fldChar w:fldCharType="begin"/>
      </w:r>
      <w:r w:rsidRPr="009B6E0A">
        <w:rPr>
          <w:b w:val="0"/>
        </w:rPr>
        <w:instrText xml:space="preserve"> SEQ Figure \* ARABIC </w:instrText>
      </w:r>
      <w:r w:rsidR="00417DB7" w:rsidRPr="009B6E0A">
        <w:rPr>
          <w:b w:val="0"/>
        </w:rPr>
        <w:fldChar w:fldCharType="separate"/>
      </w:r>
      <w:r w:rsidR="000275E6">
        <w:rPr>
          <w:b w:val="0"/>
          <w:noProof/>
        </w:rPr>
        <w:t>11</w:t>
      </w:r>
      <w:r w:rsidR="00417DB7" w:rsidRPr="009B6E0A">
        <w:rPr>
          <w:b w:val="0"/>
        </w:rPr>
        <w:fldChar w:fldCharType="end"/>
      </w:r>
      <w:bookmarkEnd w:id="175"/>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 xml:space="preserve">essential for understanding why something happened the way it did. This refined action graph </w:t>
      </w:r>
      <w:proofErr w:type="gramStart"/>
      <w:r w:rsidR="00C07FE2">
        <w:t>can be displayed</w:t>
      </w:r>
      <w:proofErr w:type="gramEnd"/>
      <w:r w:rsidR="00C07FE2">
        <w:t xml:space="preserve">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w:t>
      </w:r>
      <w:proofErr w:type="gramStart"/>
      <w:r>
        <w:t>more efficient ways to develop future projects</w:t>
      </w:r>
      <w:proofErr w:type="gramEnd"/>
      <w:r>
        <w:t>. In addition, it allow</w:t>
      </w:r>
      <w:r w:rsidR="00322FBA">
        <w:t>s</w:t>
      </w:r>
      <w:r>
        <w:t xml:space="preserve"> the perception of mistakes made that </w:t>
      </w:r>
      <w:proofErr w:type="gramStart"/>
      <w:r>
        <w:t>should be avoided</w:t>
      </w:r>
      <w:proofErr w:type="gramEnd"/>
      <w:r>
        <w:t xml:space="preserve"> in the future.</w:t>
      </w:r>
    </w:p>
    <w:p w:rsidR="00343160" w:rsidRDefault="00182EB1" w:rsidP="00343160">
      <w:pPr>
        <w:pStyle w:val="Ttulo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w:t>
      </w:r>
      <w:proofErr w:type="gramStart"/>
      <w:r>
        <w:t>end result</w:t>
      </w:r>
      <w:proofErr w:type="gramEnd"/>
      <w:r>
        <w:t xml:space="preserve">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proofErr w:type="spellStart"/>
      <w:r w:rsidR="00335BA7">
        <w:t>adaptions</w:t>
      </w:r>
      <w:proofErr w:type="spellEnd"/>
      <w:r w:rsidR="00335BA7">
        <w:t xml:space="preserve"> for </w:t>
      </w:r>
      <w:proofErr w:type="gramStart"/>
      <w:r w:rsidR="00335BA7">
        <w:t>a video</w:t>
      </w:r>
      <w:proofErr w:type="gramEnd"/>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del w:id="176" w:author="leomurta" w:date="2012-09-13T17:03:00Z">
        <w:r w:rsidR="00A34E51" w:rsidDel="00E55FBA">
          <w:delText>was</w:delText>
        </w:r>
        <w:r w:rsidDel="00E55FBA">
          <w:delText xml:space="preserve"> not executed  but </w:delText>
        </w:r>
      </w:del>
      <w:proofErr w:type="gramStart"/>
      <w:r w:rsidR="00A34E51">
        <w:t>is</w:t>
      </w:r>
      <w:r>
        <w:t xml:space="preserve"> planned</w:t>
      </w:r>
      <w:proofErr w:type="gramEnd"/>
      <w:r>
        <w:t xml:space="preserve"> </w:t>
      </w:r>
      <w:r w:rsidR="00517D32">
        <w:t>as</w:t>
      </w:r>
      <w:r>
        <w:t xml:space="preserve"> future work</w:t>
      </w:r>
      <w:ins w:id="177" w:author="leomurta" w:date="2012-09-13T17:03:00Z">
        <w:r w:rsidR="00E55FBA">
          <w:t>. We will</w:t>
        </w:r>
      </w:ins>
      <w:del w:id="178" w:author="leomurta" w:date="2012-09-13T17:03:00Z">
        <w:r w:rsidR="00A34E51" w:rsidDel="00E55FBA">
          <w:delText>,</w:delText>
        </w:r>
      </w:del>
      <w:r>
        <w:t xml:space="preserve"> export</w:t>
      </w:r>
      <w:del w:id="179" w:author="leomurta" w:date="2012-09-13T17:04:00Z">
        <w:r w:rsidR="00A34E51" w:rsidDel="00E55FBA">
          <w:delText>ing</w:delText>
        </w:r>
      </w:del>
      <w:r>
        <w:t xml:space="preserve"> all collected </w:t>
      </w:r>
      <w:r w:rsidR="00A34E51">
        <w:t>data</w:t>
      </w:r>
      <w:r>
        <w:t>, generate a graph</w:t>
      </w:r>
      <w:ins w:id="180" w:author="leomurta" w:date="2012-09-13T17:04:00Z">
        <w:r w:rsidR="00E55FBA">
          <w:t>,</w:t>
        </w:r>
      </w:ins>
      <w:r>
        <w:t xml:space="preserve"> and apply provenance</w:t>
      </w:r>
      <w:ins w:id="181" w:author="leomurta" w:date="2012-09-13T17:04:00Z">
        <w:r w:rsidR="00E55FBA">
          <w:t xml:space="preserve"> analysis</w:t>
        </w:r>
      </w:ins>
      <w:r>
        <w:t xml:space="preserve"> techniques </w:t>
      </w:r>
      <w:ins w:id="182" w:author="leomurta" w:date="2012-09-13T17:04:00Z">
        <w:r w:rsidR="00E55FBA">
          <w:t>over it. We also intend to</w:t>
        </w:r>
      </w:ins>
      <w:del w:id="183" w:author="leomurta" w:date="2012-09-13T17:04:00Z">
        <w:r w:rsidDel="00E55FBA">
          <w:delText>for the game analysis</w:delText>
        </w:r>
      </w:del>
      <w:del w:id="184" w:author="Kohwalter" w:date="2012-09-12T16:18:00Z">
        <w:r w:rsidDel="0022425F">
          <w:delText>.</w:delText>
        </w:r>
      </w:del>
      <w:ins w:id="185" w:author="Kohwalter" w:date="2012-09-12T16:18:00Z">
        <w:del w:id="186" w:author="leomurta" w:date="2012-09-13T17:04:00Z">
          <w:r w:rsidR="0022425F" w:rsidDel="00E55FBA">
            <w:delText>, as well as</w:delText>
          </w:r>
        </w:del>
      </w:ins>
      <w:ins w:id="187" w:author="Kohwalter" w:date="2012-09-12T16:16:00Z">
        <w:r w:rsidR="0022425F">
          <w:t xml:space="preserve"> run experiments to </w:t>
        </w:r>
      </w:ins>
      <w:ins w:id="188" w:author="Kohwalter" w:date="2012-09-12T16:18:00Z">
        <w:r w:rsidR="0022425F">
          <w:t>evaluate</w:t>
        </w:r>
      </w:ins>
      <w:ins w:id="189" w:author="Kohwalter" w:date="2012-09-12T16:17:00Z">
        <w:r w:rsidR="0022425F">
          <w:t xml:space="preserve"> the aspects of </w:t>
        </w:r>
        <w:proofErr w:type="spellStart"/>
        <w:r w:rsidR="0022425F">
          <w:t>learnability</w:t>
        </w:r>
      </w:ins>
      <w:proofErr w:type="spellEnd"/>
      <w:ins w:id="190" w:author="Kohwalter" w:date="2012-09-12T19:08:00Z">
        <w:r w:rsidR="00755CDD">
          <w:t xml:space="preserve"> proposed by </w:t>
        </w:r>
        <w:del w:id="191" w:author="leomurta" w:date="2012-09-13T17:04:00Z">
          <w:r w:rsidR="00755CDD" w:rsidDel="00E55FBA">
            <w:delText>this</w:delText>
          </w:r>
        </w:del>
      </w:ins>
      <w:ins w:id="192" w:author="leomurta" w:date="2012-09-13T17:04:00Z">
        <w:r w:rsidR="00E55FBA">
          <w:t>our</w:t>
        </w:r>
      </w:ins>
      <w:ins w:id="193" w:author="Kohwalter" w:date="2012-09-12T19:08:00Z">
        <w:r w:rsidR="00755CDD">
          <w:t xml:space="preserve"> framework</w:t>
        </w:r>
      </w:ins>
      <w:ins w:id="194" w:author="Kohwalter" w:date="2012-09-12T16:17:00Z">
        <w:r w:rsidR="0022425F">
          <w:t>.</w:t>
        </w:r>
      </w:ins>
    </w:p>
    <w:p w:rsidR="00EF2A2B" w:rsidRPr="00343160" w:rsidRDefault="00EF2A2B" w:rsidP="00343160">
      <w:pPr>
        <w:pStyle w:val="Ttulo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Ttulo1"/>
        <w:numPr>
          <w:ilvl w:val="0"/>
          <w:numId w:val="0"/>
        </w:numPr>
        <w:ind w:right="0"/>
      </w:pPr>
      <w:r>
        <w:t>References</w:t>
      </w:r>
    </w:p>
    <w:p w:rsidR="008C72A9" w:rsidRPr="008C72A9" w:rsidRDefault="00417DB7" w:rsidP="008C72A9">
      <w:pPr>
        <w:pStyle w:val="Bibliografia"/>
      </w:pPr>
      <w:r>
        <w:fldChar w:fldCharType="begin"/>
      </w:r>
      <w:r w:rsidR="009E7559">
        <w:instrText xml:space="preserve"> ADDIN ZOTERO_BIBL {"custom":[]} CSL_BIBLIOGRAPHY </w:instrText>
      </w:r>
      <w:r>
        <w:fldChar w:fldCharType="separate"/>
      </w:r>
      <w:r w:rsidR="008C72A9" w:rsidRPr="008C72A9">
        <w:t xml:space="preserve">Andersen, E. et al., 2010. Gameplay analysis through state projection. </w:t>
      </w:r>
      <w:r w:rsidR="008C72A9" w:rsidRPr="008C72A9">
        <w:rPr>
          <w:i/>
          <w:iCs/>
        </w:rPr>
        <w:t>In: ACM Press</w:t>
      </w:r>
      <w:r w:rsidR="008C72A9" w:rsidRPr="008C72A9">
        <w:t>, pp.1–8.</w:t>
      </w:r>
    </w:p>
    <w:p w:rsidR="008C72A9" w:rsidRPr="008C72A9" w:rsidRDefault="008C72A9" w:rsidP="008C72A9">
      <w:pPr>
        <w:pStyle w:val="Bibliografia"/>
      </w:pPr>
      <w:r w:rsidRPr="008C72A9">
        <w:t xml:space="preserve">Baker, A., Navarro, E. and van der Hoek, A., 2003. Problems and Programmers: An Educational Software Engineering Card Game. </w:t>
      </w:r>
      <w:r w:rsidRPr="008C72A9">
        <w:rPr>
          <w:i/>
          <w:iCs/>
        </w:rPr>
        <w:t>In: International Conference on Software Engineering</w:t>
      </w:r>
      <w:r w:rsidRPr="008C72A9">
        <w:t>, pp.614–621.</w:t>
      </w:r>
    </w:p>
    <w:p w:rsidR="008C72A9" w:rsidRPr="008C72A9" w:rsidRDefault="008C72A9" w:rsidP="008C72A9">
      <w:pPr>
        <w:pStyle w:val="Bibliografia"/>
      </w:pPr>
      <w:r w:rsidRPr="008C72A9">
        <w:t xml:space="preserve">Chialvo, D.R. and Bak, P., 1999. Learning from mistakes. </w:t>
      </w:r>
      <w:r w:rsidRPr="008C72A9">
        <w:rPr>
          <w:i/>
          <w:iCs/>
        </w:rPr>
        <w:t>Neuroscience</w:t>
      </w:r>
      <w:r w:rsidRPr="008C72A9">
        <w:t>, v. 90(4), pp.1137–1148.</w:t>
      </w:r>
    </w:p>
    <w:p w:rsidR="008C72A9" w:rsidRPr="008C72A9" w:rsidRDefault="008C72A9" w:rsidP="008C72A9">
      <w:pPr>
        <w:pStyle w:val="Bibliografia"/>
      </w:pPr>
      <w:r w:rsidRPr="008C72A9">
        <w:t xml:space="preserve">Clark, G., 1950. The organization of behavior: A neuropsychological theory. </w:t>
      </w:r>
      <w:r w:rsidRPr="008C72A9">
        <w:rPr>
          <w:i/>
          <w:iCs/>
        </w:rPr>
        <w:t>The Journal of Comparative Neurology</w:t>
      </w:r>
      <w:r w:rsidRPr="008C72A9">
        <w:t>, v. 93(3), pp.459–460.</w:t>
      </w:r>
    </w:p>
    <w:p w:rsidR="008C72A9" w:rsidRPr="008C72A9" w:rsidRDefault="008C72A9" w:rsidP="008C72A9">
      <w:pPr>
        <w:pStyle w:val="Bibliografia"/>
      </w:pPr>
      <w:r w:rsidRPr="008C72A9">
        <w:t xml:space="preserve">Consalvo, M. and Dutton, N., 2006. Game analysis: Developing a methodological toolkit for the qualitative study of games. </w:t>
      </w:r>
      <w:r w:rsidRPr="008C72A9">
        <w:rPr>
          <w:i/>
          <w:iCs/>
        </w:rPr>
        <w:t>In: Game Studies</w:t>
      </w:r>
      <w:r w:rsidRPr="008C72A9">
        <w:t>, v. 6.</w:t>
      </w:r>
    </w:p>
    <w:p w:rsidR="008C72A9" w:rsidRPr="008C72A9" w:rsidRDefault="008C72A9" w:rsidP="008C72A9">
      <w:pPr>
        <w:pStyle w:val="Bibliografia"/>
        <w:rPr>
          <w:lang w:val="pt-BR"/>
        </w:rPr>
      </w:pPr>
      <w:r w:rsidRPr="008C72A9">
        <w:t xml:space="preserve">Dantas, A., Barros, M. and Werner, C., 2004. </w:t>
      </w:r>
      <w:r w:rsidRPr="008C72A9">
        <w:rPr>
          <w:lang w:val="pt-BR"/>
        </w:rPr>
        <w:t xml:space="preserve">Treinamento Experimental com Jogos de Simulação para Gerentes de Projeto de Software. </w:t>
      </w:r>
      <w:r w:rsidRPr="008C72A9">
        <w:rPr>
          <w:i/>
          <w:iCs/>
          <w:lang w:val="pt-BR"/>
        </w:rPr>
        <w:t>In: Simpósio Brasileiro de Engenharia Software</w:t>
      </w:r>
      <w:r w:rsidRPr="008C72A9">
        <w:rPr>
          <w:lang w:val="pt-BR"/>
        </w:rPr>
        <w:t>, v. 18, pp.23–38.</w:t>
      </w:r>
    </w:p>
    <w:p w:rsidR="008C72A9" w:rsidRPr="008C72A9" w:rsidRDefault="008C72A9" w:rsidP="008C72A9">
      <w:pPr>
        <w:pStyle w:val="Bibliografia"/>
        <w:rPr>
          <w:lang w:val="pt-BR"/>
        </w:rPr>
      </w:pPr>
      <w:r w:rsidRPr="008C72A9">
        <w:rPr>
          <w:lang w:val="pt-BR"/>
        </w:rPr>
        <w:t xml:space="preserve">Figueiredo, K. et al., 2010. Jogo de Estratégia de Gerência de Configuração. </w:t>
      </w:r>
      <w:r w:rsidRPr="008C72A9">
        <w:rPr>
          <w:i/>
          <w:iCs/>
          <w:lang w:val="pt-BR"/>
        </w:rPr>
        <w:t>In: III Fórum de Educação em Engenharia de Software</w:t>
      </w:r>
      <w:r w:rsidRPr="008C72A9">
        <w:rPr>
          <w:lang w:val="pt-BR"/>
        </w:rPr>
        <w:t>.</w:t>
      </w:r>
    </w:p>
    <w:p w:rsidR="008C72A9" w:rsidRPr="008C72A9" w:rsidRDefault="008C72A9" w:rsidP="008C72A9">
      <w:pPr>
        <w:pStyle w:val="Bibliografia"/>
      </w:pPr>
      <w:r w:rsidRPr="008C72A9">
        <w:rPr>
          <w:lang w:val="pt-BR"/>
        </w:rPr>
        <w:lastRenderedPageBreak/>
        <w:t xml:space="preserve">Higgins, T., 2010. </w:t>
      </w:r>
      <w:r w:rsidRPr="008C72A9">
        <w:t>Unity - 3D Game Engine. Available at: http://unity3d.com/ [Accessed May 5, 2011].</w:t>
      </w:r>
    </w:p>
    <w:p w:rsidR="008C72A9" w:rsidRPr="008C72A9" w:rsidRDefault="008C72A9" w:rsidP="008C72A9">
      <w:pPr>
        <w:pStyle w:val="Bibliografia"/>
        <w:rPr>
          <w:lang w:val="pt-BR"/>
        </w:rPr>
      </w:pPr>
      <w:r w:rsidRPr="008C72A9">
        <w:t xml:space="preserve">Kohwalter, T., Clua, E. and Murta, L., 2011. SDM – An Educational Game for Software Engineering. </w:t>
      </w:r>
      <w:r w:rsidRPr="008C72A9">
        <w:rPr>
          <w:i/>
          <w:iCs/>
          <w:lang w:val="pt-BR"/>
        </w:rPr>
        <w:t>In: X Simpósio Brasileiro de Games e Entretenimento Digital</w:t>
      </w:r>
      <w:r w:rsidRPr="008C72A9">
        <w:rPr>
          <w:lang w:val="pt-BR"/>
        </w:rPr>
        <w:t>, pp.1–10.</w:t>
      </w:r>
    </w:p>
    <w:p w:rsidR="008C72A9" w:rsidRPr="008C72A9" w:rsidRDefault="008C72A9" w:rsidP="008C72A9">
      <w:pPr>
        <w:pStyle w:val="Bibliografia"/>
      </w:pPr>
      <w:r w:rsidRPr="008C72A9">
        <w:t xml:space="preserve">Moreau, L. et al., 2011. The Open Provenance Model core specification (v1.1). </w:t>
      </w:r>
      <w:r w:rsidRPr="008C72A9">
        <w:rPr>
          <w:i/>
          <w:iCs/>
        </w:rPr>
        <w:t>In: Future Generation Computer Systems</w:t>
      </w:r>
      <w:r w:rsidRPr="008C72A9">
        <w:t>, v. 27(6), pp.743–756.</w:t>
      </w:r>
    </w:p>
    <w:p w:rsidR="008C72A9" w:rsidRPr="008C72A9" w:rsidRDefault="008C72A9" w:rsidP="008C72A9">
      <w:pPr>
        <w:pStyle w:val="Bibliografia"/>
      </w:pPr>
      <w:r w:rsidRPr="008C72A9">
        <w:t xml:space="preserve">Moret, B., 1982. Decision Trees and Diagrams. </w:t>
      </w:r>
      <w:r w:rsidRPr="008C72A9">
        <w:rPr>
          <w:i/>
          <w:iCs/>
        </w:rPr>
        <w:t>In: ACM Computing Surveys (CSUR)</w:t>
      </w:r>
      <w:r w:rsidRPr="008C72A9">
        <w:t>, v. 14(4), pp.593–623.</w:t>
      </w:r>
    </w:p>
    <w:p w:rsidR="008C72A9" w:rsidRPr="008C72A9" w:rsidRDefault="00417DB7" w:rsidP="008C72A9">
      <w:pPr>
        <w:pStyle w:val="Bibliografia"/>
      </w:pPr>
      <w:r w:rsidRPr="00417DB7">
        <w:rPr>
          <w:lang w:val="es-ES_tradnl"/>
          <w:rPrChange w:id="195" w:author="Micro" w:date="2012-09-13T08:46:00Z">
            <w:rPr/>
          </w:rPrChange>
        </w:rPr>
        <w:t xml:space="preserve">Navarro, E. and van der Hoek, A., 2004. </w:t>
      </w:r>
      <w:r w:rsidR="008C72A9" w:rsidRPr="008C72A9">
        <w:t xml:space="preserve">SIMSE: An Interactive Simulation Game for Software Engineering Education. </w:t>
      </w:r>
      <w:r w:rsidR="008C72A9" w:rsidRPr="008C72A9">
        <w:rPr>
          <w:i/>
          <w:iCs/>
        </w:rPr>
        <w:t>In: Proceeding of CATE</w:t>
      </w:r>
      <w:r w:rsidR="008C72A9" w:rsidRPr="008C72A9">
        <w:t>, p.233–233.</w:t>
      </w:r>
    </w:p>
    <w:p w:rsidR="008C72A9" w:rsidRPr="008C72A9" w:rsidRDefault="008C72A9" w:rsidP="008C72A9">
      <w:pPr>
        <w:pStyle w:val="Bibliografia"/>
      </w:pPr>
      <w:r w:rsidRPr="008C72A9">
        <w:t xml:space="preserve">Warren, C., 2011. Game Analysis Using Resource-Infrastructure-Action Flow. </w:t>
      </w:r>
      <w:r w:rsidRPr="008C72A9">
        <w:rPr>
          <w:i/>
          <w:iCs/>
        </w:rPr>
        <w:t>Ficial</w:t>
      </w:r>
      <w:r w:rsidRPr="008C72A9">
        <w:t>. Available at: http://ficial.wordpress.com/2011/10/23/game-analysis-using-resource-infrastructure-action-flow/ [Accessed July 3, 2012].</w:t>
      </w:r>
    </w:p>
    <w:p w:rsidR="00CF5AD6" w:rsidRPr="007B5BD2" w:rsidRDefault="00417DB7" w:rsidP="00523DC9">
      <w:pPr>
        <w:pStyle w:val="Bibliografia"/>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6" w:author="Micro" w:date="2012-09-13T09:42:00Z" w:initials="M">
    <w:p w:rsidR="00717647" w:rsidRDefault="00717647">
      <w:pPr>
        <w:pStyle w:val="Textodecomentrio"/>
      </w:pPr>
      <w:r>
        <w:rPr>
          <w:rStyle w:val="Refdecomentrio"/>
        </w:rPr>
        <w:annotationRef/>
      </w:r>
      <w:proofErr w:type="spellStart"/>
      <w:r>
        <w:t>Veja</w:t>
      </w:r>
      <w:proofErr w:type="spellEnd"/>
      <w:r>
        <w:t xml:space="preserve"> se </w:t>
      </w:r>
      <w:proofErr w:type="spellStart"/>
      <w:r>
        <w:t>procede</w:t>
      </w:r>
      <w:proofErr w:type="spellEnd"/>
    </w:p>
  </w:comment>
  <w:comment w:id="20" w:author="Kohwalter" w:date="2012-09-13T09:42:00Z" w:initials="K">
    <w:p w:rsidR="002E0C9A" w:rsidRPr="00E36283" w:rsidRDefault="002E0C9A">
      <w:pPr>
        <w:pStyle w:val="Textodecomentrio"/>
        <w:rPr>
          <w:lang w:val="pt-BR"/>
        </w:rPr>
      </w:pPr>
      <w:r>
        <w:rPr>
          <w:rStyle w:val="Refdecomentrio"/>
        </w:rPr>
        <w:annotationRef/>
      </w:r>
      <w:r>
        <w:t xml:space="preserve">From review:  </w:t>
      </w:r>
      <w:r>
        <w:rPr>
          <w:rFonts w:ascii="Courier New" w:hAnsi="Courier New" w:cs="Courier New"/>
          <w:color w:val="000000"/>
          <w:sz w:val="17"/>
          <w:szCs w:val="17"/>
          <w:shd w:val="clear" w:color="auto" w:fill="EEEEEE"/>
        </w:rPr>
        <w:t xml:space="preserve">Language: "comprehend" is to understand deeply. Please check is you are using "comprehend" as a mere synonym to "understand" (which it is not). </w:t>
      </w:r>
      <w:r w:rsidRPr="00E36283">
        <w:rPr>
          <w:rFonts w:ascii="Courier New" w:hAnsi="Courier New" w:cs="Courier New"/>
          <w:color w:val="000000"/>
          <w:sz w:val="17"/>
          <w:szCs w:val="17"/>
          <w:shd w:val="clear" w:color="auto" w:fill="EEEEEE"/>
          <w:lang w:val="pt-BR"/>
        </w:rPr>
        <w:t xml:space="preserve">For </w:t>
      </w:r>
      <w:proofErr w:type="spellStart"/>
      <w:r w:rsidRPr="00E36283">
        <w:rPr>
          <w:rFonts w:ascii="Courier New" w:hAnsi="Courier New" w:cs="Courier New"/>
          <w:color w:val="000000"/>
          <w:sz w:val="17"/>
          <w:szCs w:val="17"/>
          <w:shd w:val="clear" w:color="auto" w:fill="EEEEEE"/>
          <w:lang w:val="pt-BR"/>
        </w:rPr>
        <w:t>instance</w:t>
      </w:r>
      <w:proofErr w:type="spellEnd"/>
      <w:r w:rsidRPr="00E36283">
        <w:rPr>
          <w:rFonts w:ascii="Courier New" w:hAnsi="Courier New" w:cs="Courier New"/>
          <w:color w:val="000000"/>
          <w:sz w:val="17"/>
          <w:szCs w:val="17"/>
          <w:shd w:val="clear" w:color="auto" w:fill="EEEEEE"/>
          <w:lang w:val="pt-BR"/>
        </w:rPr>
        <w:t>, to "</w:t>
      </w:r>
      <w:proofErr w:type="spellStart"/>
      <w:r w:rsidRPr="00E36283">
        <w:rPr>
          <w:rFonts w:ascii="Courier New" w:hAnsi="Courier New" w:cs="Courier New"/>
          <w:color w:val="000000"/>
          <w:sz w:val="17"/>
          <w:szCs w:val="17"/>
          <w:shd w:val="clear" w:color="auto" w:fill="EEEEEE"/>
          <w:lang w:val="pt-BR"/>
        </w:rPr>
        <w:t>deeply</w:t>
      </w:r>
      <w:proofErr w:type="spellEnd"/>
      <w:r w:rsidRPr="00E36283">
        <w:rPr>
          <w:rFonts w:ascii="Courier New" w:hAnsi="Courier New" w:cs="Courier New"/>
          <w:color w:val="000000"/>
          <w:sz w:val="17"/>
          <w:szCs w:val="17"/>
          <w:shd w:val="clear" w:color="auto" w:fill="EEEEEE"/>
          <w:lang w:val="pt-BR"/>
        </w:rPr>
        <w:t xml:space="preserve"> </w:t>
      </w:r>
      <w:proofErr w:type="spellStart"/>
      <w:r w:rsidRPr="00E36283">
        <w:rPr>
          <w:rFonts w:ascii="Courier New" w:hAnsi="Courier New" w:cs="Courier New"/>
          <w:color w:val="000000"/>
          <w:sz w:val="17"/>
          <w:szCs w:val="17"/>
          <w:shd w:val="clear" w:color="auto" w:fill="EEEEEE"/>
          <w:lang w:val="pt-BR"/>
        </w:rPr>
        <w:t>comprehend</w:t>
      </w:r>
      <w:proofErr w:type="spellEnd"/>
      <w:r w:rsidRPr="00E36283">
        <w:rPr>
          <w:rFonts w:ascii="Courier New" w:hAnsi="Courier New" w:cs="Courier New"/>
          <w:color w:val="000000"/>
          <w:sz w:val="17"/>
          <w:szCs w:val="17"/>
          <w:shd w:val="clear" w:color="auto" w:fill="EEEEEE"/>
          <w:lang w:val="pt-BR"/>
        </w:rPr>
        <w:t xml:space="preserve">" is a </w:t>
      </w:r>
      <w:proofErr w:type="spellStart"/>
      <w:r w:rsidRPr="00E36283">
        <w:rPr>
          <w:rFonts w:ascii="Courier New" w:hAnsi="Courier New" w:cs="Courier New"/>
          <w:color w:val="000000"/>
          <w:sz w:val="17"/>
          <w:szCs w:val="17"/>
          <w:shd w:val="clear" w:color="auto" w:fill="EEEEEE"/>
          <w:lang w:val="pt-BR"/>
        </w:rPr>
        <w:t>pleonasm</w:t>
      </w:r>
      <w:proofErr w:type="spellEnd"/>
      <w:r w:rsidRPr="00E36283">
        <w:rPr>
          <w:rFonts w:ascii="Courier New" w:hAnsi="Courier New" w:cs="Courier New"/>
          <w:color w:val="000000"/>
          <w:sz w:val="17"/>
          <w:szCs w:val="17"/>
          <w:shd w:val="clear" w:color="auto" w:fill="EEEEEE"/>
          <w:lang w:val="pt-BR"/>
        </w:rPr>
        <w:t>.</w:t>
      </w:r>
    </w:p>
  </w:comment>
  <w:comment w:id="23" w:author="Kohwalter" w:date="2012-09-13T09:42:00Z" w:initials="K">
    <w:p w:rsidR="002E0C9A" w:rsidRPr="002E0C9A" w:rsidRDefault="002E0C9A">
      <w:pPr>
        <w:pStyle w:val="Textodecomentrio"/>
        <w:rPr>
          <w:lang w:val="pt-BR"/>
        </w:rPr>
      </w:pPr>
      <w:r>
        <w:rPr>
          <w:rStyle w:val="Refdecomentrio"/>
        </w:rPr>
        <w:annotationRef/>
      </w:r>
      <w:r w:rsidRPr="002E0C9A">
        <w:rPr>
          <w:lang w:val="pt-BR"/>
        </w:rPr>
        <w:t xml:space="preserve">Aqui sim é </w:t>
      </w:r>
      <w:proofErr w:type="spellStart"/>
      <w:r w:rsidRPr="002E0C9A">
        <w:rPr>
          <w:lang w:val="pt-BR"/>
        </w:rPr>
        <w:t>comprehend</w:t>
      </w:r>
      <w:proofErr w:type="spellEnd"/>
      <w:r w:rsidRPr="002E0C9A">
        <w:rPr>
          <w:lang w:val="pt-BR"/>
        </w:rPr>
        <w:t xml:space="preserve">, </w:t>
      </w:r>
      <w:proofErr w:type="spellStart"/>
      <w:r w:rsidRPr="002E0C9A">
        <w:rPr>
          <w:lang w:val="pt-BR"/>
        </w:rPr>
        <w:t>ja</w:t>
      </w:r>
      <w:proofErr w:type="spellEnd"/>
      <w:r w:rsidRPr="002E0C9A">
        <w:rPr>
          <w:lang w:val="pt-BR"/>
        </w:rPr>
        <w:t xml:space="preserve"> que antes queria passar a ideia de </w:t>
      </w:r>
      <w:r>
        <w:rPr>
          <w:lang w:val="pt-BR"/>
        </w:rPr>
        <w:t>compreender</w:t>
      </w:r>
      <w:r w:rsidRPr="002E0C9A">
        <w:rPr>
          <w:lang w:val="pt-BR"/>
        </w:rPr>
        <w:t xml:space="preserve"> profundamente (</w:t>
      </w:r>
      <w:proofErr w:type="spellStart"/>
      <w:r w:rsidRPr="002E0C9A">
        <w:rPr>
          <w:lang w:val="pt-BR"/>
        </w:rPr>
        <w:t>deeply</w:t>
      </w:r>
      <w:proofErr w:type="spellEnd"/>
      <w:r w:rsidRPr="002E0C9A">
        <w:rPr>
          <w:lang w:val="pt-BR"/>
        </w:rPr>
        <w:t xml:space="preserve"> </w:t>
      </w:r>
      <w:proofErr w:type="spellStart"/>
      <w:r w:rsidRPr="002E0C9A">
        <w:rPr>
          <w:lang w:val="pt-BR"/>
        </w:rPr>
        <w:t>understand</w:t>
      </w:r>
      <w:proofErr w:type="spellEnd"/>
      <w:proofErr w:type="gramStart"/>
      <w:r w:rsidRPr="002E0C9A">
        <w:rPr>
          <w:lang w:val="pt-BR"/>
        </w:rPr>
        <w:t>)</w:t>
      </w:r>
      <w:proofErr w:type="gramEnd"/>
    </w:p>
  </w:comment>
  <w:comment w:id="25" w:author="Micro" w:date="2012-09-13T09:42:00Z" w:initials="M">
    <w:p w:rsidR="00717647" w:rsidRPr="00E55FBA" w:rsidRDefault="00717647">
      <w:pPr>
        <w:pStyle w:val="Textodecomentrio"/>
        <w:rPr>
          <w:lang w:val="pt-BR"/>
        </w:rPr>
      </w:pPr>
      <w:r>
        <w:rPr>
          <w:rStyle w:val="Refdecomentrio"/>
        </w:rPr>
        <w:annotationRef/>
      </w:r>
      <w:r w:rsidRPr="00E55FBA">
        <w:rPr>
          <w:lang w:val="pt-BR"/>
        </w:rPr>
        <w:t>Veja se fica melhor</w:t>
      </w:r>
    </w:p>
  </w:comment>
  <w:comment w:id="30" w:author="Kohwalter" w:date="2012-09-13T09:42:00Z" w:initials="K">
    <w:p w:rsidR="004C59D5" w:rsidRPr="00E55FBA" w:rsidRDefault="004C59D5">
      <w:pPr>
        <w:pStyle w:val="Textodecomentrio"/>
        <w:rPr>
          <w:lang w:val="pt-BR"/>
        </w:rPr>
      </w:pPr>
      <w:r>
        <w:rPr>
          <w:rStyle w:val="Refdecomentrio"/>
        </w:rPr>
        <w:annotationRef/>
      </w:r>
      <w:r w:rsidRPr="00E55FBA">
        <w:rPr>
          <w:lang w:val="pt-BR"/>
        </w:rPr>
        <w:t xml:space="preserve">Definição de </w:t>
      </w:r>
      <w:r w:rsidR="00A37EB9" w:rsidRPr="00E55FBA">
        <w:rPr>
          <w:lang w:val="pt-BR"/>
        </w:rPr>
        <w:t>proveniência</w:t>
      </w:r>
    </w:p>
  </w:comment>
  <w:comment w:id="31" w:author="leomurta" w:date="2012-09-13T16:59:00Z" w:initials="leomurta">
    <w:p w:rsidR="00E55FBA" w:rsidRDefault="00E55FBA">
      <w:pPr>
        <w:pStyle w:val="Textodecomentrio"/>
      </w:pPr>
      <w:r>
        <w:rPr>
          <w:rStyle w:val="Refdecomentrio"/>
        </w:rPr>
        <w:annotationRef/>
      </w:r>
      <w:proofErr w:type="spellStart"/>
      <w:r>
        <w:t>Faltou</w:t>
      </w:r>
      <w:proofErr w:type="spellEnd"/>
      <w:r>
        <w:t xml:space="preserve"> </w:t>
      </w:r>
      <w:proofErr w:type="spellStart"/>
      <w:r>
        <w:t>citar</w:t>
      </w:r>
      <w:proofErr w:type="spellEnd"/>
      <w:r>
        <w:t xml:space="preserve"> a </w:t>
      </w:r>
      <w:proofErr w:type="spellStart"/>
      <w:r>
        <w:t>fonte</w:t>
      </w:r>
      <w:proofErr w:type="spellEnd"/>
      <w:r>
        <w:t>.</w:t>
      </w:r>
    </w:p>
  </w:comment>
  <w:comment w:id="53" w:author="Kohwalter" w:date="2012-09-13T09:42:00Z" w:initials="K">
    <w:p w:rsidR="00062BF0" w:rsidRDefault="00062BF0">
      <w:pPr>
        <w:pStyle w:val="Textodecomentrio"/>
      </w:pPr>
      <w:r>
        <w:rPr>
          <w:rStyle w:val="Refdecomentrio"/>
        </w:rPr>
        <w:annotationRef/>
      </w:r>
      <w:r>
        <w:t xml:space="preserve">Grammar correction from review: </w:t>
      </w:r>
      <w:r>
        <w:rPr>
          <w:rFonts w:ascii="Courier New" w:hAnsi="Courier New" w:cs="Courier New"/>
          <w:color w:val="000000"/>
          <w:sz w:val="17"/>
          <w:szCs w:val="17"/>
          <w:shd w:val="clear" w:color="auto" w:fill="EEEEEE"/>
        </w:rPr>
        <w:t>Grammar: "provenance of objects are" -&gt; "provenance of objects 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00D68" w:rsidRDefault="00500D68" w:rsidP="00DC54C8">
      <w:pPr>
        <w:spacing w:before="0"/>
      </w:pPr>
      <w:r>
        <w:separator/>
      </w:r>
    </w:p>
  </w:endnote>
  <w:endnote w:type="continuationSeparator" w:id="0">
    <w:p w:rsidR="00500D68" w:rsidRDefault="00500D68"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00D68" w:rsidRDefault="00500D68" w:rsidP="00DC54C8">
      <w:pPr>
        <w:spacing w:before="0"/>
      </w:pPr>
      <w:r>
        <w:separator/>
      </w:r>
    </w:p>
  </w:footnote>
  <w:footnote w:type="continuationSeparator" w:id="0">
    <w:p w:rsidR="00500D68" w:rsidRDefault="00500D68"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Ttulo1"/>
      <w:lvlText w:val="%1"/>
      <w:lvlJc w:val="left"/>
      <w:pPr>
        <w:ind w:left="432" w:hanging="432"/>
      </w:pPr>
      <w:rPr>
        <w:rFonts w:hint="default"/>
      </w:rPr>
    </w:lvl>
    <w:lvl w:ilvl="1">
      <w:start w:val="1"/>
      <w:numFmt w:val="decimal"/>
      <w:pStyle w:val="Ttulo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20B1"/>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52A9"/>
    <w:rsid w:val="00286016"/>
    <w:rsid w:val="00294FB5"/>
    <w:rsid w:val="002A0BD9"/>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11E2"/>
    <w:rsid w:val="00C61F8C"/>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diagramQuickStyle" Target="diagrams/quickStyle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37166649-E7DA-4D2B-90B0-8D1EED5A985A}" type="presOf" srcId="{A6F2A7DE-2AF6-4487-959F-D397992022A4}" destId="{E7F03264-C14C-446F-BCBE-D61750AF3A77}"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B1C448D9-A626-4D81-BB14-A5EB7B8452C2}" srcId="{5D61EA02-8BFA-4D0F-8E46-5E315580374A}" destId="{76752B70-2FD8-4F70-8B44-25BFD449B474}" srcOrd="1" destOrd="0" parTransId="{F49A8C01-7410-48F0-BC22-AF5FC134600B}" sibTransId="{2627F6E0-D24B-483C-AFB2-024B454E8931}"/>
    <dgm:cxn modelId="{5910A018-03A5-41B0-8A05-94B82A9D313D}" srcId="{5D61EA02-8BFA-4D0F-8E46-5E315580374A}" destId="{5C72BA27-4ED8-4268-8C59-0D96FD60F177}" srcOrd="0" destOrd="0" parTransId="{2BEEED00-B133-46F3-9B7F-8EF3EFD999F1}" sibTransId="{DD07C94F-AFD1-4731-A3E5-6EDB007D742B}"/>
    <dgm:cxn modelId="{6920ED83-38EB-4727-98DA-9126D9C32BE1}" srcId="{08EB2621-46CB-4202-ADE5-AB4B3522E59F}" destId="{AD20F728-8A1C-431A-A057-084EFAE2370E}" srcOrd="1" destOrd="0" parTransId="{29280282-54F1-45C6-8D42-4754C6BDCF91}" sibTransId="{4BE0A73D-F545-49DA-BD19-85E8D42A89C6}"/>
    <dgm:cxn modelId="{E61A86DF-FF8D-4586-B43D-199D25F5D805}" srcId="{A6F2A7DE-2AF6-4487-959F-D397992022A4}" destId="{E2E4CF81-77EC-4CCE-8CBF-5EBF1BDFDD2A}" srcOrd="0" destOrd="0" parTransId="{05AFFF34-8020-4494-B0AF-3B8FCE859F02}" sibTransId="{EF61E1B0-9987-40EC-840C-30580C7CD5D4}"/>
    <dgm:cxn modelId="{79A795AC-7C5A-4FD6-8A11-FF45A37771E1}" srcId="{AD20F728-8A1C-431A-A057-084EFAE2370E}" destId="{2ABC8B2A-1AE0-4445-BB0F-A32B638FE792}" srcOrd="0" destOrd="0" parTransId="{D87D5094-0096-4ED0-8BEC-3E12D5CBBBF0}" sibTransId="{61A5C246-C7ED-4CFE-8408-A8189B0557CB}"/>
    <dgm:cxn modelId="{D38A8D80-55F5-455A-BC44-D8DE80C02F58}" type="presOf" srcId="{2ABC8B2A-1AE0-4445-BB0F-A32B638FE792}" destId="{FC31CFF5-CDC9-4FC6-A745-A19F38E995B7}" srcOrd="0" destOrd="0" presId="urn:microsoft.com/office/officeart/2005/8/layout/hierarchy2"/>
    <dgm:cxn modelId="{A2843166-1CD4-43D6-90F2-9A67BFCCBD3D}" type="presOf" srcId="{87496514-96A4-4444-A6DB-6129F3F29F48}" destId="{D2E7D7FB-33DA-439B-A6FF-8B6265094B81}"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507195F1-C70A-4584-9B9A-F7086FCDDF0F}" type="presOf" srcId="{8242B283-4BE2-4E85-BFEE-0EA44472760E}" destId="{65154119-D258-4A25-9837-29E60567675A}" srcOrd="1" destOrd="0" presId="urn:microsoft.com/office/officeart/2005/8/layout/hierarchy2"/>
    <dgm:cxn modelId="{12BEC812-65BC-46FA-A428-3A048C459F25}" type="presOf" srcId="{058185CA-66DB-4273-A41B-CECD7A8DD30F}" destId="{F7DF3503-2E14-4B1A-9CBB-7E9883AC3E4A}"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536B0AF9-1544-423D-88F7-B16C87028670}" type="presOf" srcId="{DD1E4FED-04E7-448F-B812-8BEE8486DD43}" destId="{D8394A56-8A48-43C9-8876-8EA39F4B73ED}" srcOrd="0" destOrd="0" presId="urn:microsoft.com/office/officeart/2005/8/layout/hierarchy2"/>
    <dgm:cxn modelId="{F47DDFE1-2B24-46CE-BC29-2C74BCF05B43}" type="presOf" srcId="{541A30EA-272A-418C-AFBA-B573FCDB56CE}" destId="{CC5F2D0D-E1E5-4C49-8DF7-2A61C5DA8A1D}" srcOrd="0" destOrd="0" presId="urn:microsoft.com/office/officeart/2005/8/layout/hierarchy2"/>
    <dgm:cxn modelId="{633E5BC3-D23A-4E2D-96DF-C58BC30A8CA7}" type="presOf" srcId="{75F630ED-A7FC-4A27-96D8-2461E5115420}" destId="{E6077319-7C6E-4777-97B3-CA97D1DAD822}" srcOrd="1" destOrd="0" presId="urn:microsoft.com/office/officeart/2005/8/layout/hierarchy2"/>
    <dgm:cxn modelId="{E2EB97C7-5BFC-42DC-A5A8-582C378E7CA9}" type="presOf" srcId="{08EB2621-46CB-4202-ADE5-AB4B3522E59F}" destId="{240ABD63-9087-4546-89CF-88541F4CEF52}" srcOrd="0" destOrd="0" presId="urn:microsoft.com/office/officeart/2005/8/layout/hierarchy2"/>
    <dgm:cxn modelId="{F3EDFF17-43E6-4326-8254-785AE8AB9892}" type="presOf" srcId="{986B7168-B57B-41C8-BFC6-0EBF5796DDB7}" destId="{2864DC2A-13C0-4E4B-A7F3-F63F340FA450}"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0BD35BC0-7C23-46D3-8A8F-EAEDE34E48B9}" srcId="{33C05A44-A2B6-4CDD-B983-9E8D17B54B1B}" destId="{167FAECA-7F86-4699-8440-417F2D217544}" srcOrd="0" destOrd="0" parTransId="{A68335E5-009E-44DF-97AB-B7A1ACEA24EB}" sibTransId="{53B4D223-7E0C-4066-A33C-E9D58EB7DE92}"/>
    <dgm:cxn modelId="{D44801EF-35CD-41E9-B366-659B63C82CFD}" type="presOf" srcId="{DC7403F1-0571-424F-8BE8-3CC1536FDE8C}" destId="{BF0567E6-6DA9-48ED-9A37-47285840FDF7}" srcOrd="0" destOrd="0" presId="urn:microsoft.com/office/officeart/2005/8/layout/hierarchy2"/>
    <dgm:cxn modelId="{2F2394B2-1B1C-4795-AF09-203F443FB72A}" type="presOf" srcId="{75F630ED-A7FC-4A27-96D8-2461E5115420}" destId="{4AA5200D-7B15-42DE-9422-B197E4970211}"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E423B5DA-4031-4A1C-9F92-0369018C7484}" type="presOf" srcId="{2B038B93-B8E9-4EE3-9443-436A929BCB09}" destId="{EDD898AC-163C-4B2A-929B-A80367C5CB73}" srcOrd="0" destOrd="0" presId="urn:microsoft.com/office/officeart/2005/8/layout/hierarchy2"/>
    <dgm:cxn modelId="{5E5AC030-8C55-43A8-81D3-C0CE3727CF47}" type="presOf" srcId="{448C5BEE-4732-4357-B651-253BBAA9A8B7}" destId="{5A4405BA-2082-47F6-9FF1-48042B30A932}" srcOrd="0" destOrd="0" presId="urn:microsoft.com/office/officeart/2005/8/layout/hierarchy2"/>
    <dgm:cxn modelId="{638DCBBD-BBA8-4B0D-90E3-ED26766CCD2A}" type="presOf" srcId="{2BEEED00-B133-46F3-9B7F-8EF3EFD999F1}" destId="{FD7A0172-CB25-4911-B3EF-667A39E7DCE7}" srcOrd="0" destOrd="0" presId="urn:microsoft.com/office/officeart/2005/8/layout/hierarchy2"/>
    <dgm:cxn modelId="{236048FE-AC5F-482B-B9CC-7B9B54CBAA28}" type="presOf" srcId="{05AFFF34-8020-4494-B0AF-3B8FCE859F02}" destId="{21F216FC-1A29-4DA3-BE45-EBAAD540EDFF}" srcOrd="0" destOrd="0" presId="urn:microsoft.com/office/officeart/2005/8/layout/hierarchy2"/>
    <dgm:cxn modelId="{E53B8045-6B33-4774-8C64-4E08660708F7}" type="presOf" srcId="{5D61EA02-8BFA-4D0F-8E46-5E315580374A}" destId="{D5ACFD89-23A4-4CF0-A4C3-F21EF07981F7}" srcOrd="0" destOrd="0" presId="urn:microsoft.com/office/officeart/2005/8/layout/hierarchy2"/>
    <dgm:cxn modelId="{DA07DCD2-0F97-4838-8425-ACB263378502}" type="presOf" srcId="{811F41F9-23AE-4F3E-9695-05EB30B47BB2}" destId="{7D05C43C-DFC0-4A88-8A56-94706F21A1FA}" srcOrd="0" destOrd="0" presId="urn:microsoft.com/office/officeart/2005/8/layout/hierarchy2"/>
    <dgm:cxn modelId="{E81CB35F-2FB9-4768-9119-5293F0682374}" type="presOf" srcId="{A68335E5-009E-44DF-97AB-B7A1ACEA24EB}" destId="{2E830E8B-B241-4984-BFF5-BCC0806E238E}"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5F90C3F7-EBBB-49E6-93F8-32DCC79C711E}" type="presOf" srcId="{986B7168-B57B-41C8-BFC6-0EBF5796DDB7}" destId="{346F9867-B732-44D3-B591-4FC16781C35B}" srcOrd="1" destOrd="0" presId="urn:microsoft.com/office/officeart/2005/8/layout/hierarchy2"/>
    <dgm:cxn modelId="{360C0AC3-FF7C-4D81-AB40-B9BA79C8F443}" type="presOf" srcId="{C9AB5B93-AA24-4987-A7EA-9F702A8D98DC}" destId="{54AF12FD-3B65-46EE-9011-B900D4CBD75B}" srcOrd="1" destOrd="0" presId="urn:microsoft.com/office/officeart/2005/8/layout/hierarchy2"/>
    <dgm:cxn modelId="{6C5254C0-7131-4A78-A259-C52BBA895AC8}" type="presOf" srcId="{29280282-54F1-45C6-8D42-4754C6BDCF91}" destId="{9C019F64-9F54-4E42-B09D-B632A438C519}" srcOrd="1" destOrd="0" presId="urn:microsoft.com/office/officeart/2005/8/layout/hierarchy2"/>
    <dgm:cxn modelId="{4D317DF7-4E07-442E-9999-DA97D61EA9AA}" type="presOf" srcId="{946EF0D6-3817-4E92-8FB9-6A907EBD07C9}" destId="{68438195-FD75-4EAF-817E-3D241C458B9B}" srcOrd="0" destOrd="0" presId="urn:microsoft.com/office/officeart/2005/8/layout/hierarchy2"/>
    <dgm:cxn modelId="{587B6E01-B6D4-463F-91D5-46FBDA780463}" type="presOf" srcId="{526B4BB0-2314-4A44-8A2C-555C722A488D}" destId="{9ECD2900-0A9A-47D1-A756-67C34D750CCF}"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13C73C59-048D-4088-9C75-C5E00812DA9E}" type="presOf" srcId="{5A06D474-CF30-4D35-8779-5ED70C17EFCB}" destId="{41370F12-1FA0-4579-8285-C15FA148591C}" srcOrd="0" destOrd="0" presId="urn:microsoft.com/office/officeart/2005/8/layout/hierarchy2"/>
    <dgm:cxn modelId="{F1A73F8C-9631-47E7-A236-1A6DA4C99138}" type="presOf" srcId="{DD1E4FED-04E7-448F-B812-8BEE8486DD43}" destId="{13024C18-820A-4B62-BAEA-89D27D0765CD}"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10085675-A2ED-4A7F-B4B6-930F23E7D8A2}" type="presOf" srcId="{1CEB947C-EB39-4414-83A1-BE86AAF2267B}" destId="{26D8E710-F0D2-45EF-BDE9-84F12E45A85F}" srcOrd="0" destOrd="0" presId="urn:microsoft.com/office/officeart/2005/8/layout/hierarchy2"/>
    <dgm:cxn modelId="{7F250774-87BE-4458-AD46-DDB7BB46A40C}" type="presOf" srcId="{AD20F728-8A1C-431A-A057-084EFAE2370E}" destId="{E36CEAF0-998B-4A4B-BA8D-EFF57F7AB8FA}" srcOrd="0" destOrd="0" presId="urn:microsoft.com/office/officeart/2005/8/layout/hierarchy2"/>
    <dgm:cxn modelId="{BCF94FBC-9B46-4F6F-8424-71D94D8ED1DD}" type="presOf" srcId="{2E691FFF-7427-44F8-A8A7-0CB32246E31C}" destId="{0C7AD588-E19E-4FA4-8679-76D852021E3D}" srcOrd="0" destOrd="0" presId="urn:microsoft.com/office/officeart/2005/8/layout/hierarchy2"/>
    <dgm:cxn modelId="{8D8CBAAF-C49D-41DE-AD78-B6F7835134E2}" type="presOf" srcId="{3AEBF0E2-45AF-4956-BF8F-20F6FA6CE5F6}" destId="{CC6B0A1C-BAB8-4AB7-9EF6-A7279AB3044F}" srcOrd="0" destOrd="0" presId="urn:microsoft.com/office/officeart/2005/8/layout/hierarchy2"/>
    <dgm:cxn modelId="{F9719C35-942E-4588-8EA6-BE0639BA7DAF}" type="presOf" srcId="{55FAC393-4BEB-48FC-8ACB-8A77E52659C4}" destId="{265BA9A4-8B4E-4711-88C7-AB227C949A94}" srcOrd="0" destOrd="0" presId="urn:microsoft.com/office/officeart/2005/8/layout/hierarchy2"/>
    <dgm:cxn modelId="{FAEDCF04-FBA1-44C5-9A82-C054FB6F4C59}" type="presOf" srcId="{167FAECA-7F86-4699-8440-417F2D217544}" destId="{EAE0073B-E695-4C6C-B978-B5E3B7024E20}" srcOrd="0" destOrd="0" presId="urn:microsoft.com/office/officeart/2005/8/layout/hierarchy2"/>
    <dgm:cxn modelId="{1F7FBAD3-7A6B-4EE0-80BE-6933EEE7DC39}" type="presOf" srcId="{476EF9D4-D438-40F7-BC97-D488DFA755A1}" destId="{82063FD8-2DE8-42B1-AC01-6CDB0BC37358}" srcOrd="0" destOrd="0" presId="urn:microsoft.com/office/officeart/2005/8/layout/hierarchy2"/>
    <dgm:cxn modelId="{E495C28F-9579-494B-912A-556CA31DE9D3}" type="presOf" srcId="{9ADEECC3-7F9F-46A7-B5DA-4F3694F77112}" destId="{797FBD49-A139-409C-80D6-2992C6762477}" srcOrd="0" destOrd="0" presId="urn:microsoft.com/office/officeart/2005/8/layout/hierarchy2"/>
    <dgm:cxn modelId="{9505DE97-1325-44B4-AAA2-83CDE88DCD84}" type="presOf" srcId="{05AFFF34-8020-4494-B0AF-3B8FCE859F02}" destId="{C517C033-B09A-4E21-8604-8C0CA07E9762}" srcOrd="1" destOrd="0" presId="urn:microsoft.com/office/officeart/2005/8/layout/hierarchy2"/>
    <dgm:cxn modelId="{D946F516-CB49-410F-B178-0A62F5FCA13E}" type="presOf" srcId="{90DC5E90-6F4B-47AA-87D8-9134DB917318}" destId="{16B11AF4-04C8-4F95-B50D-C951D10CBCFB}" srcOrd="0" destOrd="0" presId="urn:microsoft.com/office/officeart/2005/8/layout/hierarchy2"/>
    <dgm:cxn modelId="{D31FFC42-7D04-4863-9FA1-28E7F8DA48AF}" type="presOf" srcId="{1CE192A6-6AB3-4451-998F-D2635F17DFF1}" destId="{81DF227C-317B-417C-B837-BF4939219178}" srcOrd="0" destOrd="0" presId="urn:microsoft.com/office/officeart/2005/8/layout/hierarchy2"/>
    <dgm:cxn modelId="{02211731-71CC-4619-AF6A-0996EFC290CA}" type="presOf" srcId="{9F12261C-2D8C-4E44-BC1A-1A217B62ECC2}" destId="{D88348ED-527A-4837-8156-098C1F615BFB}" srcOrd="0" destOrd="0" presId="urn:microsoft.com/office/officeart/2005/8/layout/hierarchy2"/>
    <dgm:cxn modelId="{B3DAF3F3-B502-42A0-BC0E-2E0C08D5001F}" type="presOf" srcId="{DC7403F1-0571-424F-8BE8-3CC1536FDE8C}" destId="{30099040-2BEC-46EB-AE9D-6A3BEF8052F4}" srcOrd="1" destOrd="0" presId="urn:microsoft.com/office/officeart/2005/8/layout/hierarchy2"/>
    <dgm:cxn modelId="{4ECFC150-4DCF-4FBF-8833-55D5BFB26898}" type="presOf" srcId="{15B13E3A-CE8B-4DDB-99F6-4A778AADA124}" destId="{3B8868D9-9F8B-47F9-99EF-A48BC6B2FF26}" srcOrd="0" destOrd="0" presId="urn:microsoft.com/office/officeart/2005/8/layout/hierarchy2"/>
    <dgm:cxn modelId="{283FC3DD-1D6F-4948-A070-9C798CAB9A72}" type="presOf" srcId="{E2E4CF81-77EC-4CCE-8CBF-5EBF1BDFDD2A}" destId="{238A04B6-8EF5-45CF-9164-325F1FDB3A44}" srcOrd="0" destOrd="0" presId="urn:microsoft.com/office/officeart/2005/8/layout/hierarchy2"/>
    <dgm:cxn modelId="{77EC3138-94C2-4748-939E-2411AC256B14}" type="presOf" srcId="{F49A8C01-7410-48F0-BC22-AF5FC134600B}" destId="{3284F059-BB42-4147-B03D-CCCC684A12A7}" srcOrd="1" destOrd="0" presId="urn:microsoft.com/office/officeart/2005/8/layout/hierarchy2"/>
    <dgm:cxn modelId="{A4B24E5D-EFD5-4CAF-BFF4-AA68F15D1875}" type="presOf" srcId="{87496514-96A4-4444-A6DB-6129F3F29F48}" destId="{935E24CC-008B-4BE9-B3EB-41EB22B15B73}"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74D67F06-8A71-4641-A436-185C5D05BE0C}" type="presOf" srcId="{946EF0D6-3817-4E92-8FB9-6A907EBD07C9}" destId="{E6950A32-D71C-4EA5-88AE-3B3F0287DC19}" srcOrd="1" destOrd="0" presId="urn:microsoft.com/office/officeart/2005/8/layout/hierarchy2"/>
    <dgm:cxn modelId="{2BD81BAF-B3B4-4BAA-99B0-189FD21B998C}" type="presOf" srcId="{33C05A44-A2B6-4CDD-B983-9E8D17B54B1B}" destId="{B38E3594-CA56-4A29-BFDC-CA290103A3A6}" srcOrd="0" destOrd="0" presId="urn:microsoft.com/office/officeart/2005/8/layout/hierarchy2"/>
    <dgm:cxn modelId="{B3887356-3841-49F8-8964-75082F8486F3}" type="presOf" srcId="{F49A8C01-7410-48F0-BC22-AF5FC134600B}" destId="{1FB9E06D-EF2B-4048-9039-AD508A01931D}" srcOrd="0" destOrd="0" presId="urn:microsoft.com/office/officeart/2005/8/layout/hierarchy2"/>
    <dgm:cxn modelId="{E0309EC6-3790-4052-A256-5DA4205FC141}" type="presOf" srcId="{FAB60589-855B-4933-8283-6EA08460BF7F}" destId="{6693197B-78B7-47EE-9FE1-10471704F946}" srcOrd="1" destOrd="0" presId="urn:microsoft.com/office/officeart/2005/8/layout/hierarchy2"/>
    <dgm:cxn modelId="{452D1FD9-962D-4F01-A4F4-EA415973E1D1}" type="presOf" srcId="{C9AB5B93-AA24-4987-A7EA-9F702A8D98DC}" destId="{F9C387D6-3DB2-43EE-A8C5-C98DF7AA1264}" srcOrd="0" destOrd="0" presId="urn:microsoft.com/office/officeart/2005/8/layout/hierarchy2"/>
    <dgm:cxn modelId="{64D00E7F-419B-477F-8FCB-15637B765F90}" type="presOf" srcId="{B09DDAA1-FA7F-414B-AEFC-8FD8AD30AEAB}" destId="{B5C8146A-0574-4C94-8DE4-9D4C27829023}" srcOrd="1" destOrd="0" presId="urn:microsoft.com/office/officeart/2005/8/layout/hierarchy2"/>
    <dgm:cxn modelId="{D4F8EC76-1972-4F50-A2AD-C8755E288E55}" type="presOf" srcId="{D87D5094-0096-4ED0-8BEC-3E12D5CBBBF0}" destId="{605ED397-3BB2-4B24-BE01-C5E7F35EB3C0}"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FC182A3B-C772-4E44-A50B-87708E2A6398}" type="presOf" srcId="{476EF9D4-D438-40F7-BC97-D488DFA755A1}" destId="{12C2DC85-DDAF-4F57-9841-150A97500304}" srcOrd="1" destOrd="0" presId="urn:microsoft.com/office/officeart/2005/8/layout/hierarchy2"/>
    <dgm:cxn modelId="{9853A729-9FCA-44E3-BD31-414A1DF83A51}" type="presOf" srcId="{8242B283-4BE2-4E85-BFEE-0EA44472760E}" destId="{CB159F70-ABE8-4C17-9F22-0AB61C102E64}" srcOrd="0" destOrd="0" presId="urn:microsoft.com/office/officeart/2005/8/layout/hierarchy2"/>
    <dgm:cxn modelId="{84D7DFC0-B0D8-4B23-BD99-431D51DF36F6}" type="presOf" srcId="{9F12261C-2D8C-4E44-BC1A-1A217B62ECC2}" destId="{DD8AA6E0-BA21-42D8-8E4A-93AFF5B7CBEA}" srcOrd="1" destOrd="0" presId="urn:microsoft.com/office/officeart/2005/8/layout/hierarchy2"/>
    <dgm:cxn modelId="{E171DA36-333A-4A28-B6D4-051B63ADE6F7}" type="presOf" srcId="{2BEEED00-B133-46F3-9B7F-8EF3EFD999F1}" destId="{C971E15B-3AB3-4DCE-BC91-B1D0C67824A6}" srcOrd="1"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0F283D7C-8237-49F2-B228-473A50B07AF2}" type="presOf" srcId="{B09DDAA1-FA7F-414B-AEFC-8FD8AD30AEAB}" destId="{2CBD0876-E8DB-432A-A0C4-D664553F2B67}"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5BD2F7A6-60C0-4007-80C5-84BE446D87C7}" srcId="{5D61EA02-8BFA-4D0F-8E46-5E315580374A}" destId="{1CEB947C-EB39-4414-83A1-BE86AAF2267B}" srcOrd="3" destOrd="0" parTransId="{476EF9D4-D438-40F7-BC97-D488DFA755A1}" sibTransId="{4E380BCB-3D5D-4C38-A0BA-867206085830}"/>
    <dgm:cxn modelId="{F61A0D2B-71E7-4172-B4AF-E940E0BE5EC6}" type="presOf" srcId="{1CE192A6-6AB3-4451-998F-D2635F17DFF1}" destId="{C2015C7B-D32C-4CE2-BC7D-C9E321ED4B0D}" srcOrd="1" destOrd="0" presId="urn:microsoft.com/office/officeart/2005/8/layout/hierarchy2"/>
    <dgm:cxn modelId="{2246CA88-69BF-4CEF-9B59-297CFBC77A90}" type="presOf" srcId="{D87D5094-0096-4ED0-8BEC-3E12D5CBBBF0}" destId="{02A1F396-0D8F-41FA-A270-0769376E77F0}" srcOrd="1"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B39610D8-27C9-4E41-9D6B-AB1ABA8C4CC9}" type="presOf" srcId="{29280282-54F1-45C6-8D42-4754C6BDCF91}" destId="{4A7F0945-CD52-46CF-9330-64955ED272D3}" srcOrd="0" destOrd="0" presId="urn:microsoft.com/office/officeart/2005/8/layout/hierarchy2"/>
    <dgm:cxn modelId="{949344A1-94D7-459F-8871-212BD23EE145}" type="presOf" srcId="{B95568D8-D303-49EB-85AC-0942EA985617}" destId="{CF2F8359-8E2C-400E-A50D-384EDB3CA8A3}" srcOrd="0" destOrd="0" presId="urn:microsoft.com/office/officeart/2005/8/layout/hierarchy2"/>
    <dgm:cxn modelId="{76B8C0A8-5608-42EF-B472-BCF6ED68EF35}" type="presOf" srcId="{A68335E5-009E-44DF-97AB-B7A1ACEA24EB}" destId="{6C681D0A-EFBE-40D7-8FA9-0029C727D1F3}" srcOrd="1"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7E16E7C0-0034-447B-B4DD-F997FBC32D66}" type="presOf" srcId="{5C72BA27-4ED8-4268-8C59-0D96FD60F177}" destId="{6D38B18B-70EC-4AF7-A6FF-B5C7FE8D4DA4}" srcOrd="0" destOrd="0" presId="urn:microsoft.com/office/officeart/2005/8/layout/hierarchy2"/>
    <dgm:cxn modelId="{ADD166EE-04BE-4E81-ACBD-793DB858FD64}" type="presOf" srcId="{811F41F9-23AE-4F3E-9695-05EB30B47BB2}" destId="{33F3F195-0D69-437A-AA03-20F248E1E632}" srcOrd="1" destOrd="0" presId="urn:microsoft.com/office/officeart/2005/8/layout/hierarchy2"/>
    <dgm:cxn modelId="{21B36A17-4801-4755-A69E-4450F861E8BE}" type="presOf" srcId="{76752B70-2FD8-4F70-8B44-25BFD449B474}" destId="{54743B2E-2B49-4B9C-BCFE-89B4A223022D}" srcOrd="0" destOrd="0" presId="urn:microsoft.com/office/officeart/2005/8/layout/hierarchy2"/>
    <dgm:cxn modelId="{7DEC5915-87DB-4429-AEC5-A95CB1AB4F82}" type="presOf" srcId="{FAB60589-855B-4933-8283-6EA08460BF7F}" destId="{1889DF31-E9C1-45A1-88BE-8B18172A263A}" srcOrd="0" destOrd="0" presId="urn:microsoft.com/office/officeart/2005/8/layout/hierarchy2"/>
    <dgm:cxn modelId="{B62535E3-0FFE-4E88-AB73-F659993FE504}" type="presOf" srcId="{55FAC393-4BEB-48FC-8ACB-8A77E52659C4}" destId="{F9091B10-7237-43E5-93A5-0A860387BD22}" srcOrd="1" destOrd="0" presId="urn:microsoft.com/office/officeart/2005/8/layout/hierarchy2"/>
    <dgm:cxn modelId="{D2DD6F1F-6A90-4A8E-B64D-1FEB7B5426BE}" type="presParOf" srcId="{CC5F2D0D-E1E5-4C49-8DF7-2A61C5DA8A1D}" destId="{4836E9C7-1D00-438F-B3B2-7F9CB5072224}" srcOrd="0" destOrd="0" presId="urn:microsoft.com/office/officeart/2005/8/layout/hierarchy2"/>
    <dgm:cxn modelId="{04A70411-061A-4221-AD2D-2781648B67FE}" type="presParOf" srcId="{4836E9C7-1D00-438F-B3B2-7F9CB5072224}" destId="{D5ACFD89-23A4-4CF0-A4C3-F21EF07981F7}" srcOrd="0" destOrd="0" presId="urn:microsoft.com/office/officeart/2005/8/layout/hierarchy2"/>
    <dgm:cxn modelId="{36E61E7A-7595-4CF8-BE2E-F88E825ED8BB}" type="presParOf" srcId="{4836E9C7-1D00-438F-B3B2-7F9CB5072224}" destId="{82CA0987-2977-4072-97D6-791AD3CF7947}" srcOrd="1" destOrd="0" presId="urn:microsoft.com/office/officeart/2005/8/layout/hierarchy2"/>
    <dgm:cxn modelId="{D3EF6A77-6519-41CC-A048-61A8F710783E}" type="presParOf" srcId="{82CA0987-2977-4072-97D6-791AD3CF7947}" destId="{FD7A0172-CB25-4911-B3EF-667A39E7DCE7}" srcOrd="0" destOrd="0" presId="urn:microsoft.com/office/officeart/2005/8/layout/hierarchy2"/>
    <dgm:cxn modelId="{3475FDB9-6576-44EB-A9B9-AF1D378ACB18}" type="presParOf" srcId="{FD7A0172-CB25-4911-B3EF-667A39E7DCE7}" destId="{C971E15B-3AB3-4DCE-BC91-B1D0C67824A6}" srcOrd="0" destOrd="0" presId="urn:microsoft.com/office/officeart/2005/8/layout/hierarchy2"/>
    <dgm:cxn modelId="{ED525951-F712-431E-97BC-B76A426969E7}" type="presParOf" srcId="{82CA0987-2977-4072-97D6-791AD3CF7947}" destId="{534A082A-40AD-4635-8AAB-1F71AB8888EE}" srcOrd="1" destOrd="0" presId="urn:microsoft.com/office/officeart/2005/8/layout/hierarchy2"/>
    <dgm:cxn modelId="{FFF65F96-2DB4-46A8-82B9-F29BF6FCB5DB}" type="presParOf" srcId="{534A082A-40AD-4635-8AAB-1F71AB8888EE}" destId="{6D38B18B-70EC-4AF7-A6FF-B5C7FE8D4DA4}" srcOrd="0" destOrd="0" presId="urn:microsoft.com/office/officeart/2005/8/layout/hierarchy2"/>
    <dgm:cxn modelId="{D97A8918-F115-4131-A26B-33D8AB6CDC47}" type="presParOf" srcId="{534A082A-40AD-4635-8AAB-1F71AB8888EE}" destId="{4B946D61-20E5-4755-A44A-B57CD5218A5D}" srcOrd="1" destOrd="0" presId="urn:microsoft.com/office/officeart/2005/8/layout/hierarchy2"/>
    <dgm:cxn modelId="{68F2AF42-3041-479F-A249-A4816A1F9189}" type="presParOf" srcId="{4B946D61-20E5-4755-A44A-B57CD5218A5D}" destId="{68438195-FD75-4EAF-817E-3D241C458B9B}" srcOrd="0" destOrd="0" presId="urn:microsoft.com/office/officeart/2005/8/layout/hierarchy2"/>
    <dgm:cxn modelId="{96BA0203-7DB9-476A-B227-B82D90FBDB61}" type="presParOf" srcId="{68438195-FD75-4EAF-817E-3D241C458B9B}" destId="{E6950A32-D71C-4EA5-88AE-3B3F0287DC19}" srcOrd="0" destOrd="0" presId="urn:microsoft.com/office/officeart/2005/8/layout/hierarchy2"/>
    <dgm:cxn modelId="{FABC212A-CF81-451F-90C1-A96286344375}" type="presParOf" srcId="{4B946D61-20E5-4755-A44A-B57CD5218A5D}" destId="{52422672-3E70-4BC8-BC5D-54AE606EFF81}" srcOrd="1" destOrd="0" presId="urn:microsoft.com/office/officeart/2005/8/layout/hierarchy2"/>
    <dgm:cxn modelId="{28469B43-02A6-4261-BF0A-0268B6151145}" type="presParOf" srcId="{52422672-3E70-4BC8-BC5D-54AE606EFF81}" destId="{EDD898AC-163C-4B2A-929B-A80367C5CB73}" srcOrd="0" destOrd="0" presId="urn:microsoft.com/office/officeart/2005/8/layout/hierarchy2"/>
    <dgm:cxn modelId="{3DA31685-D716-4FF6-908F-43FEE00E5C4D}" type="presParOf" srcId="{52422672-3E70-4BC8-BC5D-54AE606EFF81}" destId="{0FA6616D-6EA1-4836-AD86-6275C3D51DD1}" srcOrd="1" destOrd="0" presId="urn:microsoft.com/office/officeart/2005/8/layout/hierarchy2"/>
    <dgm:cxn modelId="{C27C55D6-A756-4802-A6A8-0A6DF87F8A0B}" type="presParOf" srcId="{4B946D61-20E5-4755-A44A-B57CD5218A5D}" destId="{2CBD0876-E8DB-432A-A0C4-D664553F2B67}" srcOrd="2" destOrd="0" presId="urn:microsoft.com/office/officeart/2005/8/layout/hierarchy2"/>
    <dgm:cxn modelId="{BDD3E959-A709-44BF-917A-934FEA9C824A}" type="presParOf" srcId="{2CBD0876-E8DB-432A-A0C4-D664553F2B67}" destId="{B5C8146A-0574-4C94-8DE4-9D4C27829023}" srcOrd="0" destOrd="0" presId="urn:microsoft.com/office/officeart/2005/8/layout/hierarchy2"/>
    <dgm:cxn modelId="{00AE9113-C645-494D-AF3D-21A759195ED3}" type="presParOf" srcId="{4B946D61-20E5-4755-A44A-B57CD5218A5D}" destId="{33B1E37E-E51F-4756-A36C-5CE66904AB53}" srcOrd="3" destOrd="0" presId="urn:microsoft.com/office/officeart/2005/8/layout/hierarchy2"/>
    <dgm:cxn modelId="{5A7D5464-254F-4CCC-A607-6F3B73681F68}" type="presParOf" srcId="{33B1E37E-E51F-4756-A36C-5CE66904AB53}" destId="{5A4405BA-2082-47F6-9FF1-48042B30A932}" srcOrd="0" destOrd="0" presId="urn:microsoft.com/office/officeart/2005/8/layout/hierarchy2"/>
    <dgm:cxn modelId="{25EF3392-1F65-402A-9B41-BA4B493B658C}" type="presParOf" srcId="{33B1E37E-E51F-4756-A36C-5CE66904AB53}" destId="{1E3C933A-509A-4793-BE5F-AFBAE693028B}" srcOrd="1" destOrd="0" presId="urn:microsoft.com/office/officeart/2005/8/layout/hierarchy2"/>
    <dgm:cxn modelId="{8BE93E8C-08A5-4345-B43B-F4CAE60B2D38}" type="presParOf" srcId="{82CA0987-2977-4072-97D6-791AD3CF7947}" destId="{1FB9E06D-EF2B-4048-9039-AD508A01931D}" srcOrd="2" destOrd="0" presId="urn:microsoft.com/office/officeart/2005/8/layout/hierarchy2"/>
    <dgm:cxn modelId="{D0EC9737-F2DD-4750-9877-0A82D726DE8A}" type="presParOf" srcId="{1FB9E06D-EF2B-4048-9039-AD508A01931D}" destId="{3284F059-BB42-4147-B03D-CCCC684A12A7}" srcOrd="0" destOrd="0" presId="urn:microsoft.com/office/officeart/2005/8/layout/hierarchy2"/>
    <dgm:cxn modelId="{445493A1-E80A-40CA-8FE8-0876F9E78E7E}" type="presParOf" srcId="{82CA0987-2977-4072-97D6-791AD3CF7947}" destId="{C51D7C66-CE84-4886-83BA-4C6DA9A40BDC}" srcOrd="3" destOrd="0" presId="urn:microsoft.com/office/officeart/2005/8/layout/hierarchy2"/>
    <dgm:cxn modelId="{ED446C24-C38A-4FC1-8878-A0DF68BB2B68}" type="presParOf" srcId="{C51D7C66-CE84-4886-83BA-4C6DA9A40BDC}" destId="{54743B2E-2B49-4B9C-BCFE-89B4A223022D}" srcOrd="0" destOrd="0" presId="urn:microsoft.com/office/officeart/2005/8/layout/hierarchy2"/>
    <dgm:cxn modelId="{125E3FC3-55C3-40E6-8315-07866B17C85D}" type="presParOf" srcId="{C51D7C66-CE84-4886-83BA-4C6DA9A40BDC}" destId="{27EB1AA2-FA2B-4889-A21B-9179BBFF8ED6}" srcOrd="1" destOrd="0" presId="urn:microsoft.com/office/officeart/2005/8/layout/hierarchy2"/>
    <dgm:cxn modelId="{1F0A468F-0AD8-4231-89B6-5C7ADA575285}" type="presParOf" srcId="{27EB1AA2-FA2B-4889-A21B-9179BBFF8ED6}" destId="{1889DF31-E9C1-45A1-88BE-8B18172A263A}" srcOrd="0" destOrd="0" presId="urn:microsoft.com/office/officeart/2005/8/layout/hierarchy2"/>
    <dgm:cxn modelId="{F924A1BF-AD43-4510-AE6A-39BADEE92AFD}" type="presParOf" srcId="{1889DF31-E9C1-45A1-88BE-8B18172A263A}" destId="{6693197B-78B7-47EE-9FE1-10471704F946}" srcOrd="0" destOrd="0" presId="urn:microsoft.com/office/officeart/2005/8/layout/hierarchy2"/>
    <dgm:cxn modelId="{F8FE1AA6-A379-4B5C-B28A-E2A57D0D714F}" type="presParOf" srcId="{27EB1AA2-FA2B-4889-A21B-9179BBFF8ED6}" destId="{3BAB4446-30E3-4CE2-B996-8CCB97B38883}" srcOrd="1" destOrd="0" presId="urn:microsoft.com/office/officeart/2005/8/layout/hierarchy2"/>
    <dgm:cxn modelId="{254700E2-2154-4363-A3E6-B5E9FB7DF579}" type="presParOf" srcId="{3BAB4446-30E3-4CE2-B996-8CCB97B38883}" destId="{797FBD49-A139-409C-80D6-2992C6762477}" srcOrd="0" destOrd="0" presId="urn:microsoft.com/office/officeart/2005/8/layout/hierarchy2"/>
    <dgm:cxn modelId="{EA304CA7-28D5-459D-926C-C01A48B9ADFC}" type="presParOf" srcId="{3BAB4446-30E3-4CE2-B996-8CCB97B38883}" destId="{31D18E03-2145-41C5-8A25-705D6BFA78D5}" srcOrd="1" destOrd="0" presId="urn:microsoft.com/office/officeart/2005/8/layout/hierarchy2"/>
    <dgm:cxn modelId="{4F5EF40C-C455-4B27-A9E0-3DCE1CCAC6B3}" type="presParOf" srcId="{31D18E03-2145-41C5-8A25-705D6BFA78D5}" destId="{4AA5200D-7B15-42DE-9422-B197E4970211}" srcOrd="0" destOrd="0" presId="urn:microsoft.com/office/officeart/2005/8/layout/hierarchy2"/>
    <dgm:cxn modelId="{CA11FF05-B6F9-4941-9123-730673AE5F1F}" type="presParOf" srcId="{4AA5200D-7B15-42DE-9422-B197E4970211}" destId="{E6077319-7C6E-4777-97B3-CA97D1DAD822}" srcOrd="0" destOrd="0" presId="urn:microsoft.com/office/officeart/2005/8/layout/hierarchy2"/>
    <dgm:cxn modelId="{7F1322D8-411F-4167-A491-CED9832F861A}" type="presParOf" srcId="{31D18E03-2145-41C5-8A25-705D6BFA78D5}" destId="{160396F2-C918-469D-B3DD-4DBBB7563CF1}" srcOrd="1" destOrd="0" presId="urn:microsoft.com/office/officeart/2005/8/layout/hierarchy2"/>
    <dgm:cxn modelId="{C3CB3CD9-C028-40E2-ACDC-9CC9BBC99A60}" type="presParOf" srcId="{160396F2-C918-469D-B3DD-4DBBB7563CF1}" destId="{3B8868D9-9F8B-47F9-99EF-A48BC6B2FF26}" srcOrd="0" destOrd="0" presId="urn:microsoft.com/office/officeart/2005/8/layout/hierarchy2"/>
    <dgm:cxn modelId="{5DCED7F5-9B28-4E4F-AF42-A9E885F3F085}" type="presParOf" srcId="{160396F2-C918-469D-B3DD-4DBBB7563CF1}" destId="{F1BA8509-48B6-44D9-B6F0-090B84E3C117}" srcOrd="1" destOrd="0" presId="urn:microsoft.com/office/officeart/2005/8/layout/hierarchy2"/>
    <dgm:cxn modelId="{13D131C9-6A21-461F-8130-992C2BBA3203}" type="presParOf" srcId="{31D18E03-2145-41C5-8A25-705D6BFA78D5}" destId="{81DF227C-317B-417C-B837-BF4939219178}" srcOrd="2" destOrd="0" presId="urn:microsoft.com/office/officeart/2005/8/layout/hierarchy2"/>
    <dgm:cxn modelId="{7AC00009-DF09-4EC7-84C0-C16113C2BA1B}" type="presParOf" srcId="{81DF227C-317B-417C-B837-BF4939219178}" destId="{C2015C7B-D32C-4CE2-BC7D-C9E321ED4B0D}" srcOrd="0" destOrd="0" presId="urn:microsoft.com/office/officeart/2005/8/layout/hierarchy2"/>
    <dgm:cxn modelId="{FD5F7FB2-CA60-45BA-BBA2-667540930855}" type="presParOf" srcId="{31D18E03-2145-41C5-8A25-705D6BFA78D5}" destId="{1D2643D1-9721-4869-8B26-F7B57CCBA54C}" srcOrd="3" destOrd="0" presId="urn:microsoft.com/office/officeart/2005/8/layout/hierarchy2"/>
    <dgm:cxn modelId="{E5B83494-BA79-48D9-A7DA-108EB867D658}" type="presParOf" srcId="{1D2643D1-9721-4869-8B26-F7B57CCBA54C}" destId="{41370F12-1FA0-4579-8285-C15FA148591C}" srcOrd="0" destOrd="0" presId="urn:microsoft.com/office/officeart/2005/8/layout/hierarchy2"/>
    <dgm:cxn modelId="{8628CB9A-0895-4575-B841-0F56AD2C9794}" type="presParOf" srcId="{1D2643D1-9721-4869-8B26-F7B57CCBA54C}" destId="{4012EABF-8046-4F68-B7F4-6930763191CD}" srcOrd="1" destOrd="0" presId="urn:microsoft.com/office/officeart/2005/8/layout/hierarchy2"/>
    <dgm:cxn modelId="{4DFDB825-B7CF-4283-A69D-76177EAE0CB9}" type="presParOf" srcId="{27EB1AA2-FA2B-4889-A21B-9179BBFF8ED6}" destId="{2864DC2A-13C0-4E4B-A7F3-F63F340FA450}" srcOrd="2" destOrd="0" presId="urn:microsoft.com/office/officeart/2005/8/layout/hierarchy2"/>
    <dgm:cxn modelId="{E4017DD6-949F-4DF9-BDFB-EACE48E63973}" type="presParOf" srcId="{2864DC2A-13C0-4E4B-A7F3-F63F340FA450}" destId="{346F9867-B732-44D3-B591-4FC16781C35B}" srcOrd="0" destOrd="0" presId="urn:microsoft.com/office/officeart/2005/8/layout/hierarchy2"/>
    <dgm:cxn modelId="{2666146E-6D45-4C80-ACAA-A4ED5CEFBCDB}" type="presParOf" srcId="{27EB1AA2-FA2B-4889-A21B-9179BBFF8ED6}" destId="{1CCA5EC4-0B2E-48DA-9177-936A8E95D339}" srcOrd="3" destOrd="0" presId="urn:microsoft.com/office/officeart/2005/8/layout/hierarchy2"/>
    <dgm:cxn modelId="{19112396-8EB5-43DE-8213-CF3024456561}" type="presParOf" srcId="{1CCA5EC4-0B2E-48DA-9177-936A8E95D339}" destId="{B38E3594-CA56-4A29-BFDC-CA290103A3A6}" srcOrd="0" destOrd="0" presId="urn:microsoft.com/office/officeart/2005/8/layout/hierarchy2"/>
    <dgm:cxn modelId="{7DFC775A-1A55-4141-AB57-9D167F1F3F59}" type="presParOf" srcId="{1CCA5EC4-0B2E-48DA-9177-936A8E95D339}" destId="{C5A0FD96-86B8-4A41-9D84-94EABE4C37F2}" srcOrd="1" destOrd="0" presId="urn:microsoft.com/office/officeart/2005/8/layout/hierarchy2"/>
    <dgm:cxn modelId="{5E627394-8C8A-472C-A41F-2E04F70ADF0B}" type="presParOf" srcId="{C5A0FD96-86B8-4A41-9D84-94EABE4C37F2}" destId="{2E830E8B-B241-4984-BFF5-BCC0806E238E}" srcOrd="0" destOrd="0" presId="urn:microsoft.com/office/officeart/2005/8/layout/hierarchy2"/>
    <dgm:cxn modelId="{BD0075CE-B737-409B-80AD-6DDDE8F1B79B}" type="presParOf" srcId="{2E830E8B-B241-4984-BFF5-BCC0806E238E}" destId="{6C681D0A-EFBE-40D7-8FA9-0029C727D1F3}" srcOrd="0" destOrd="0" presId="urn:microsoft.com/office/officeart/2005/8/layout/hierarchy2"/>
    <dgm:cxn modelId="{84CC3D94-597D-4487-8D5D-251BFAB0BB45}" type="presParOf" srcId="{C5A0FD96-86B8-4A41-9D84-94EABE4C37F2}" destId="{34D76B34-6EB6-4D02-986A-9A5B7465C171}" srcOrd="1" destOrd="0" presId="urn:microsoft.com/office/officeart/2005/8/layout/hierarchy2"/>
    <dgm:cxn modelId="{22168A87-DB98-4B1E-A3C9-9827F2821A8E}" type="presParOf" srcId="{34D76B34-6EB6-4D02-986A-9A5B7465C171}" destId="{EAE0073B-E695-4C6C-B978-B5E3B7024E20}" srcOrd="0" destOrd="0" presId="urn:microsoft.com/office/officeart/2005/8/layout/hierarchy2"/>
    <dgm:cxn modelId="{9D7BF7FA-5DE2-42FD-8119-28FF9EC6CE1B}" type="presParOf" srcId="{34D76B34-6EB6-4D02-986A-9A5B7465C171}" destId="{15B5017A-F407-4601-B757-58B127DF9ECC}" srcOrd="1" destOrd="0" presId="urn:microsoft.com/office/officeart/2005/8/layout/hierarchy2"/>
    <dgm:cxn modelId="{66A6B9C7-CEEE-4528-8FDE-ECC41861A498}" type="presParOf" srcId="{82CA0987-2977-4072-97D6-791AD3CF7947}" destId="{D88348ED-527A-4837-8156-098C1F615BFB}" srcOrd="4" destOrd="0" presId="urn:microsoft.com/office/officeart/2005/8/layout/hierarchy2"/>
    <dgm:cxn modelId="{747DBF22-9679-4063-B05C-F78992ABBAD9}" type="presParOf" srcId="{D88348ED-527A-4837-8156-098C1F615BFB}" destId="{DD8AA6E0-BA21-42D8-8E4A-93AFF5B7CBEA}" srcOrd="0" destOrd="0" presId="urn:microsoft.com/office/officeart/2005/8/layout/hierarchy2"/>
    <dgm:cxn modelId="{D48F9A44-AC93-4E82-AAB3-77E8745BD6EC}" type="presParOf" srcId="{82CA0987-2977-4072-97D6-791AD3CF7947}" destId="{22795D5D-6477-408C-8785-133C6F81E485}" srcOrd="5" destOrd="0" presId="urn:microsoft.com/office/officeart/2005/8/layout/hierarchy2"/>
    <dgm:cxn modelId="{C2E247AD-A13D-4C39-A152-AEF2F9300093}" type="presParOf" srcId="{22795D5D-6477-408C-8785-133C6F81E485}" destId="{0C7AD588-E19E-4FA4-8679-76D852021E3D}" srcOrd="0" destOrd="0" presId="urn:microsoft.com/office/officeart/2005/8/layout/hierarchy2"/>
    <dgm:cxn modelId="{9C6DE3C3-5F95-47F2-83DF-89BF4213183B}" type="presParOf" srcId="{22795D5D-6477-408C-8785-133C6F81E485}" destId="{931CE5FB-4819-4396-B9CF-E5B2AA7AF582}" srcOrd="1" destOrd="0" presId="urn:microsoft.com/office/officeart/2005/8/layout/hierarchy2"/>
    <dgm:cxn modelId="{FE0598CA-0E69-4594-9486-3066C36CE943}" type="presParOf" srcId="{931CE5FB-4819-4396-B9CF-E5B2AA7AF582}" destId="{F9C387D6-3DB2-43EE-A8C5-C98DF7AA1264}" srcOrd="0" destOrd="0" presId="urn:microsoft.com/office/officeart/2005/8/layout/hierarchy2"/>
    <dgm:cxn modelId="{8C2B944F-C7B7-4373-B525-BD8F1EF69C3D}" type="presParOf" srcId="{F9C387D6-3DB2-43EE-A8C5-C98DF7AA1264}" destId="{54AF12FD-3B65-46EE-9011-B900D4CBD75B}" srcOrd="0" destOrd="0" presId="urn:microsoft.com/office/officeart/2005/8/layout/hierarchy2"/>
    <dgm:cxn modelId="{748B5792-1559-4A61-A368-742698EE8EB3}" type="presParOf" srcId="{931CE5FB-4819-4396-B9CF-E5B2AA7AF582}" destId="{2860C44C-8CEC-49E4-84FD-6CAB9BFEB225}" srcOrd="1" destOrd="0" presId="urn:microsoft.com/office/officeart/2005/8/layout/hierarchy2"/>
    <dgm:cxn modelId="{07C09AE4-F57C-4E88-8A1E-CD89C829A9CD}" type="presParOf" srcId="{2860C44C-8CEC-49E4-84FD-6CAB9BFEB225}" destId="{CC6B0A1C-BAB8-4AB7-9EF6-A7279AB3044F}" srcOrd="0" destOrd="0" presId="urn:microsoft.com/office/officeart/2005/8/layout/hierarchy2"/>
    <dgm:cxn modelId="{FA64E2FB-DE5A-4919-BE53-F543D65D9AFF}" type="presParOf" srcId="{2860C44C-8CEC-49E4-84FD-6CAB9BFEB225}" destId="{58636A5C-0915-4FC5-916B-8EEEEF627EA0}" srcOrd="1" destOrd="0" presId="urn:microsoft.com/office/officeart/2005/8/layout/hierarchy2"/>
    <dgm:cxn modelId="{10FFE4E6-E9F0-4DB7-B7ED-C3FFCFCFA264}" type="presParOf" srcId="{82CA0987-2977-4072-97D6-791AD3CF7947}" destId="{82063FD8-2DE8-42B1-AC01-6CDB0BC37358}" srcOrd="6" destOrd="0" presId="urn:microsoft.com/office/officeart/2005/8/layout/hierarchy2"/>
    <dgm:cxn modelId="{4669A956-2D2F-461C-9E61-8E855FF3D0F9}" type="presParOf" srcId="{82063FD8-2DE8-42B1-AC01-6CDB0BC37358}" destId="{12C2DC85-DDAF-4F57-9841-150A97500304}" srcOrd="0" destOrd="0" presId="urn:microsoft.com/office/officeart/2005/8/layout/hierarchy2"/>
    <dgm:cxn modelId="{077ADCB3-691C-470D-8E82-6825FFD049D6}" type="presParOf" srcId="{82CA0987-2977-4072-97D6-791AD3CF7947}" destId="{BB9F06D9-715A-43BB-BBE0-36022263CCCD}" srcOrd="7" destOrd="0" presId="urn:microsoft.com/office/officeart/2005/8/layout/hierarchy2"/>
    <dgm:cxn modelId="{A73C7BA1-6BA7-4F16-93CB-769143C4D4B7}" type="presParOf" srcId="{BB9F06D9-715A-43BB-BBE0-36022263CCCD}" destId="{26D8E710-F0D2-45EF-BDE9-84F12E45A85F}" srcOrd="0" destOrd="0" presId="urn:microsoft.com/office/officeart/2005/8/layout/hierarchy2"/>
    <dgm:cxn modelId="{FEFDE096-B500-4C13-B1A1-34B99390C2CF}" type="presParOf" srcId="{BB9F06D9-715A-43BB-BBE0-36022263CCCD}" destId="{49A1BD6B-7533-428F-A42D-5017EF29B777}" srcOrd="1" destOrd="0" presId="urn:microsoft.com/office/officeart/2005/8/layout/hierarchy2"/>
    <dgm:cxn modelId="{D35A3A5C-C90B-4AA9-A0FE-32369DDE62D8}" type="presParOf" srcId="{49A1BD6B-7533-428F-A42D-5017EF29B777}" destId="{D2E7D7FB-33DA-439B-A6FF-8B6265094B81}" srcOrd="0" destOrd="0" presId="urn:microsoft.com/office/officeart/2005/8/layout/hierarchy2"/>
    <dgm:cxn modelId="{F737FAC7-46FA-4B28-B7FD-4050D7E8A1B6}" type="presParOf" srcId="{D2E7D7FB-33DA-439B-A6FF-8B6265094B81}" destId="{935E24CC-008B-4BE9-B3EB-41EB22B15B73}" srcOrd="0" destOrd="0" presId="urn:microsoft.com/office/officeart/2005/8/layout/hierarchy2"/>
    <dgm:cxn modelId="{0A158A1A-06D2-4855-A8FF-E0DDCED8AD11}" type="presParOf" srcId="{49A1BD6B-7533-428F-A42D-5017EF29B777}" destId="{E62C7F9E-FD58-4448-9155-836036332B8E}" srcOrd="1" destOrd="0" presId="urn:microsoft.com/office/officeart/2005/8/layout/hierarchy2"/>
    <dgm:cxn modelId="{10E13095-2667-41A9-9BCB-2AD5B14F25FD}" type="presParOf" srcId="{E62C7F9E-FD58-4448-9155-836036332B8E}" destId="{16B11AF4-04C8-4F95-B50D-C951D10CBCFB}" srcOrd="0" destOrd="0" presId="urn:microsoft.com/office/officeart/2005/8/layout/hierarchy2"/>
    <dgm:cxn modelId="{E7C30A39-6C0A-4E21-8663-A8E2A20A9328}" type="presParOf" srcId="{E62C7F9E-FD58-4448-9155-836036332B8E}" destId="{A0AFD6A4-F26C-4F04-A84F-3C18E736E10C}" srcOrd="1" destOrd="0" presId="urn:microsoft.com/office/officeart/2005/8/layout/hierarchy2"/>
    <dgm:cxn modelId="{8060F33D-D4F0-44A8-AC7F-1E069AE9336E}" type="presParOf" srcId="{A0AFD6A4-F26C-4F04-A84F-3C18E736E10C}" destId="{D8394A56-8A48-43C9-8876-8EA39F4B73ED}" srcOrd="0" destOrd="0" presId="urn:microsoft.com/office/officeart/2005/8/layout/hierarchy2"/>
    <dgm:cxn modelId="{AB93C8CD-3D0B-46E6-ADCA-D32EAA184112}" type="presParOf" srcId="{D8394A56-8A48-43C9-8876-8EA39F4B73ED}" destId="{13024C18-820A-4B62-BAEA-89D27D0765CD}" srcOrd="0" destOrd="0" presId="urn:microsoft.com/office/officeart/2005/8/layout/hierarchy2"/>
    <dgm:cxn modelId="{5EBB21D1-FC3E-443D-8AAE-38985DF36A3A}" type="presParOf" srcId="{A0AFD6A4-F26C-4F04-A84F-3C18E736E10C}" destId="{1C82C597-4470-40A1-9D25-FAF2BF07E192}" srcOrd="1" destOrd="0" presId="urn:microsoft.com/office/officeart/2005/8/layout/hierarchy2"/>
    <dgm:cxn modelId="{9F08B796-FEC9-4E20-9820-3EB297A0EFD7}" type="presParOf" srcId="{1C82C597-4470-40A1-9D25-FAF2BF07E192}" destId="{F7DF3503-2E14-4B1A-9CBB-7E9883AC3E4A}" srcOrd="0" destOrd="0" presId="urn:microsoft.com/office/officeart/2005/8/layout/hierarchy2"/>
    <dgm:cxn modelId="{DDE06762-7A43-480A-AE34-9825B1FED9A3}" type="presParOf" srcId="{1C82C597-4470-40A1-9D25-FAF2BF07E192}" destId="{10260D0F-7A8A-453A-A0A9-7AB1CDBEDD4D}" srcOrd="1" destOrd="0" presId="urn:microsoft.com/office/officeart/2005/8/layout/hierarchy2"/>
    <dgm:cxn modelId="{BD97C25F-DDFF-45E5-A844-FE46A1736C7A}" type="presParOf" srcId="{A0AFD6A4-F26C-4F04-A84F-3C18E736E10C}" destId="{7D05C43C-DFC0-4A88-8A56-94706F21A1FA}" srcOrd="2" destOrd="0" presId="urn:microsoft.com/office/officeart/2005/8/layout/hierarchy2"/>
    <dgm:cxn modelId="{60B7FB1B-418D-46E6-AF13-D87F45425755}" type="presParOf" srcId="{7D05C43C-DFC0-4A88-8A56-94706F21A1FA}" destId="{33F3F195-0D69-437A-AA03-20F248E1E632}" srcOrd="0" destOrd="0" presId="urn:microsoft.com/office/officeart/2005/8/layout/hierarchy2"/>
    <dgm:cxn modelId="{2C4B6255-C36C-4A5B-93FF-5A6B9AADAA7F}" type="presParOf" srcId="{A0AFD6A4-F26C-4F04-A84F-3C18E736E10C}" destId="{A821B035-8A9C-46FB-9E73-44314A1115AD}" srcOrd="3" destOrd="0" presId="urn:microsoft.com/office/officeart/2005/8/layout/hierarchy2"/>
    <dgm:cxn modelId="{396EFBB2-5B9B-4C88-AEA9-DFF497DD6E8B}" type="presParOf" srcId="{A821B035-8A9C-46FB-9E73-44314A1115AD}" destId="{9ECD2900-0A9A-47D1-A756-67C34D750CCF}" srcOrd="0" destOrd="0" presId="urn:microsoft.com/office/officeart/2005/8/layout/hierarchy2"/>
    <dgm:cxn modelId="{1F9EAAED-65EE-411B-91E5-87EDEE2A1C8A}" type="presParOf" srcId="{A821B035-8A9C-46FB-9E73-44314A1115AD}" destId="{3A25304D-E5C6-49B5-A259-2A0ABD45E35C}" srcOrd="1" destOrd="0" presId="urn:microsoft.com/office/officeart/2005/8/layout/hierarchy2"/>
    <dgm:cxn modelId="{B18B28A7-47C4-420E-8CB4-DBD20BB8D586}" type="presParOf" srcId="{49A1BD6B-7533-428F-A42D-5017EF29B777}" destId="{265BA9A4-8B4E-4711-88C7-AB227C949A94}" srcOrd="2" destOrd="0" presId="urn:microsoft.com/office/officeart/2005/8/layout/hierarchy2"/>
    <dgm:cxn modelId="{52AE7759-0A30-4FDF-A93A-952D50919A83}" type="presParOf" srcId="{265BA9A4-8B4E-4711-88C7-AB227C949A94}" destId="{F9091B10-7237-43E5-93A5-0A860387BD22}" srcOrd="0" destOrd="0" presId="urn:microsoft.com/office/officeart/2005/8/layout/hierarchy2"/>
    <dgm:cxn modelId="{25245AB7-2F78-4578-84E3-BD10D9001BC3}" type="presParOf" srcId="{49A1BD6B-7533-428F-A42D-5017EF29B777}" destId="{F87A97B9-BE22-4B2E-9810-7E6351D74F66}" srcOrd="3" destOrd="0" presId="urn:microsoft.com/office/officeart/2005/8/layout/hierarchy2"/>
    <dgm:cxn modelId="{D233602B-112B-4A41-9627-23D0A0FBF5B4}" type="presParOf" srcId="{F87A97B9-BE22-4B2E-9810-7E6351D74F66}" destId="{240ABD63-9087-4546-89CF-88541F4CEF52}" srcOrd="0" destOrd="0" presId="urn:microsoft.com/office/officeart/2005/8/layout/hierarchy2"/>
    <dgm:cxn modelId="{6D504FFE-675B-4FF0-AF7C-08AE44A5D8A1}" type="presParOf" srcId="{F87A97B9-BE22-4B2E-9810-7E6351D74F66}" destId="{5F8A3D0B-8C88-4314-90A2-53E524CB732B}" srcOrd="1" destOrd="0" presId="urn:microsoft.com/office/officeart/2005/8/layout/hierarchy2"/>
    <dgm:cxn modelId="{D1062916-F5BA-435A-8F19-6DFCFBEB0537}" type="presParOf" srcId="{5F8A3D0B-8C88-4314-90A2-53E524CB732B}" destId="{BF0567E6-6DA9-48ED-9A37-47285840FDF7}" srcOrd="0" destOrd="0" presId="urn:microsoft.com/office/officeart/2005/8/layout/hierarchy2"/>
    <dgm:cxn modelId="{D30A0A4C-8FBA-46F9-8476-CFE0808D24B4}" type="presParOf" srcId="{BF0567E6-6DA9-48ED-9A37-47285840FDF7}" destId="{30099040-2BEC-46EB-AE9D-6A3BEF8052F4}" srcOrd="0" destOrd="0" presId="urn:microsoft.com/office/officeart/2005/8/layout/hierarchy2"/>
    <dgm:cxn modelId="{9F91BF01-C30D-4AD1-8F7A-84083C5EF14D}" type="presParOf" srcId="{5F8A3D0B-8C88-4314-90A2-53E524CB732B}" destId="{8B68CDD0-4452-4C80-9E5E-9AEC50B081C8}" srcOrd="1" destOrd="0" presId="urn:microsoft.com/office/officeart/2005/8/layout/hierarchy2"/>
    <dgm:cxn modelId="{8B6DD169-C4C1-4CC6-BFF5-B60EE2D1078A}" type="presParOf" srcId="{8B68CDD0-4452-4C80-9E5E-9AEC50B081C8}" destId="{E7F03264-C14C-446F-BCBE-D61750AF3A77}" srcOrd="0" destOrd="0" presId="urn:microsoft.com/office/officeart/2005/8/layout/hierarchy2"/>
    <dgm:cxn modelId="{A1B462BF-B1C5-4405-915B-640AE040E524}" type="presParOf" srcId="{8B68CDD0-4452-4C80-9E5E-9AEC50B081C8}" destId="{F12AF1B5-E90E-4DED-AEC6-0A3EB3D78347}" srcOrd="1" destOrd="0" presId="urn:microsoft.com/office/officeart/2005/8/layout/hierarchy2"/>
    <dgm:cxn modelId="{86FC1534-6873-4F84-9FC3-EE17B39C86DF}" type="presParOf" srcId="{F12AF1B5-E90E-4DED-AEC6-0A3EB3D78347}" destId="{21F216FC-1A29-4DA3-BE45-EBAAD540EDFF}" srcOrd="0" destOrd="0" presId="urn:microsoft.com/office/officeart/2005/8/layout/hierarchy2"/>
    <dgm:cxn modelId="{DFC77844-E9CD-4D5A-BEC6-467AD1978DDF}" type="presParOf" srcId="{21F216FC-1A29-4DA3-BE45-EBAAD540EDFF}" destId="{C517C033-B09A-4E21-8604-8C0CA07E9762}" srcOrd="0" destOrd="0" presId="urn:microsoft.com/office/officeart/2005/8/layout/hierarchy2"/>
    <dgm:cxn modelId="{95F50111-3510-481A-8536-08EF1E76589A}" type="presParOf" srcId="{F12AF1B5-E90E-4DED-AEC6-0A3EB3D78347}" destId="{268FC15B-6ECF-42F9-BB46-0EE2EF0C523A}" srcOrd="1" destOrd="0" presId="urn:microsoft.com/office/officeart/2005/8/layout/hierarchy2"/>
    <dgm:cxn modelId="{D07BC8E3-09E9-4AE8-9596-DCB28FE2EC71}" type="presParOf" srcId="{268FC15B-6ECF-42F9-BB46-0EE2EF0C523A}" destId="{238A04B6-8EF5-45CF-9164-325F1FDB3A44}" srcOrd="0" destOrd="0" presId="urn:microsoft.com/office/officeart/2005/8/layout/hierarchy2"/>
    <dgm:cxn modelId="{93DA79A9-C17F-46EB-AF32-BB7D30B7D68A}" type="presParOf" srcId="{268FC15B-6ECF-42F9-BB46-0EE2EF0C523A}" destId="{5524673C-3A9E-4814-9EC7-C5ACCA641D22}" srcOrd="1" destOrd="0" presId="urn:microsoft.com/office/officeart/2005/8/layout/hierarchy2"/>
    <dgm:cxn modelId="{B2475FB2-E641-40BC-AE57-91C7BB4B3201}" type="presParOf" srcId="{F12AF1B5-E90E-4DED-AEC6-0A3EB3D78347}" destId="{CB159F70-ABE8-4C17-9F22-0AB61C102E64}" srcOrd="2" destOrd="0" presId="urn:microsoft.com/office/officeart/2005/8/layout/hierarchy2"/>
    <dgm:cxn modelId="{2433D8B4-FF6D-4A5F-961B-493CAF8CECD0}" type="presParOf" srcId="{CB159F70-ABE8-4C17-9F22-0AB61C102E64}" destId="{65154119-D258-4A25-9837-29E60567675A}" srcOrd="0" destOrd="0" presId="urn:microsoft.com/office/officeart/2005/8/layout/hierarchy2"/>
    <dgm:cxn modelId="{749236E3-A223-4CA0-B531-FFB33F38A9CC}" type="presParOf" srcId="{F12AF1B5-E90E-4DED-AEC6-0A3EB3D78347}" destId="{66342CAE-E952-4D5C-AF0F-D8E08F34C7B7}" srcOrd="3" destOrd="0" presId="urn:microsoft.com/office/officeart/2005/8/layout/hierarchy2"/>
    <dgm:cxn modelId="{25C5603E-19A7-4C93-BF91-38A85C359E98}" type="presParOf" srcId="{66342CAE-E952-4D5C-AF0F-D8E08F34C7B7}" destId="{CF2F8359-8E2C-400E-A50D-384EDB3CA8A3}" srcOrd="0" destOrd="0" presId="urn:microsoft.com/office/officeart/2005/8/layout/hierarchy2"/>
    <dgm:cxn modelId="{B5DCC057-A50F-4A92-B00D-EE787BE4F26B}" type="presParOf" srcId="{66342CAE-E952-4D5C-AF0F-D8E08F34C7B7}" destId="{9C17A70B-9804-4C9E-9B21-B9608840F4F7}" srcOrd="1" destOrd="0" presId="urn:microsoft.com/office/officeart/2005/8/layout/hierarchy2"/>
    <dgm:cxn modelId="{AF46F864-9745-426D-AED9-5A43D1682305}" type="presParOf" srcId="{5F8A3D0B-8C88-4314-90A2-53E524CB732B}" destId="{4A7F0945-CD52-46CF-9330-64955ED272D3}" srcOrd="2" destOrd="0" presId="urn:microsoft.com/office/officeart/2005/8/layout/hierarchy2"/>
    <dgm:cxn modelId="{DC839BFD-0D83-4892-A47C-4F6E8B0AEC73}" type="presParOf" srcId="{4A7F0945-CD52-46CF-9330-64955ED272D3}" destId="{9C019F64-9F54-4E42-B09D-B632A438C519}" srcOrd="0" destOrd="0" presId="urn:microsoft.com/office/officeart/2005/8/layout/hierarchy2"/>
    <dgm:cxn modelId="{F01084F7-798F-4890-AC77-69E58F327F64}" type="presParOf" srcId="{5F8A3D0B-8C88-4314-90A2-53E524CB732B}" destId="{E73807F3-7FD6-464E-90ED-2C6F07685807}" srcOrd="3" destOrd="0" presId="urn:microsoft.com/office/officeart/2005/8/layout/hierarchy2"/>
    <dgm:cxn modelId="{6038B991-F13E-4809-A1AA-0954B1E650BF}" type="presParOf" srcId="{E73807F3-7FD6-464E-90ED-2C6F07685807}" destId="{E36CEAF0-998B-4A4B-BA8D-EFF57F7AB8FA}" srcOrd="0" destOrd="0" presId="urn:microsoft.com/office/officeart/2005/8/layout/hierarchy2"/>
    <dgm:cxn modelId="{5B767518-AFE8-42D2-8C7D-E8573A5FF92F}" type="presParOf" srcId="{E73807F3-7FD6-464E-90ED-2C6F07685807}" destId="{E4D82B99-DF89-49E4-912C-E0AA27367A01}" srcOrd="1" destOrd="0" presId="urn:microsoft.com/office/officeart/2005/8/layout/hierarchy2"/>
    <dgm:cxn modelId="{E7F042E6-A514-44B2-8A8A-77F55606D776}" type="presParOf" srcId="{E4D82B99-DF89-49E4-912C-E0AA27367A01}" destId="{605ED397-3BB2-4B24-BE01-C5E7F35EB3C0}" srcOrd="0" destOrd="0" presId="urn:microsoft.com/office/officeart/2005/8/layout/hierarchy2"/>
    <dgm:cxn modelId="{6B19D631-0F7E-407D-9541-949B65BEC60E}" type="presParOf" srcId="{605ED397-3BB2-4B24-BE01-C5E7F35EB3C0}" destId="{02A1F396-0D8F-41FA-A270-0769376E77F0}" srcOrd="0" destOrd="0" presId="urn:microsoft.com/office/officeart/2005/8/layout/hierarchy2"/>
    <dgm:cxn modelId="{1793D0D0-4DB9-4F77-866A-2654DD8425E1}" type="presParOf" srcId="{E4D82B99-DF89-49E4-912C-E0AA27367A01}" destId="{B6BC3AFD-E3ED-4071-898F-ECED1E5B706D}" srcOrd="1" destOrd="0" presId="urn:microsoft.com/office/officeart/2005/8/layout/hierarchy2"/>
    <dgm:cxn modelId="{786B8890-0670-42DD-BA04-C8E8620C1CA3}" type="presParOf" srcId="{B6BC3AFD-E3ED-4071-898F-ECED1E5B706D}" destId="{FC31CFF5-CDC9-4FC6-A745-A19F38E995B7}" srcOrd="0" destOrd="0" presId="urn:microsoft.com/office/officeart/2005/8/layout/hierarchy2"/>
    <dgm:cxn modelId="{42527510-636B-4C42-8EE8-F0EC397DFC38}"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FF8BB-1638-4C74-B03A-20A33EECF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9112</Words>
  <Characters>49206</Characters>
  <Application>Microsoft Office Word</Application>
  <DocSecurity>0</DocSecurity>
  <Lines>410</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leomurta</cp:lastModifiedBy>
  <cp:revision>3</cp:revision>
  <cp:lastPrinted>2012-08-01T17:30:00Z</cp:lastPrinted>
  <dcterms:created xsi:type="dcterms:W3CDTF">2012-09-13T12:42:00Z</dcterms:created>
  <dcterms:modified xsi:type="dcterms:W3CDTF">2012-09-13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xod5I5c"/&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